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652D97C" w14:textId="3090FADC" w:rsidR="00902BB8" w:rsidRPr="00894CE5" w:rsidRDefault="00902BB8" w:rsidP="00902BB8">
      <w:pPr>
        <w:spacing w:after="0"/>
        <w:rPr>
          <w:b/>
          <w:sz w:val="20"/>
          <w:szCs w:val="20"/>
          <w:lang w:val="en-US"/>
        </w:rPr>
      </w:pPr>
      <w:r w:rsidRPr="00732968">
        <w:rPr>
          <w:b/>
          <w:color w:val="1F4E79"/>
          <w:sz w:val="20"/>
          <w:szCs w:val="20"/>
          <w:lang w:val="en-US"/>
        </w:rPr>
        <w:t xml:space="preserve">Supplementary </w:t>
      </w:r>
      <w:r w:rsidR="00257EA1">
        <w:rPr>
          <w:b/>
          <w:color w:val="1F4E79"/>
          <w:sz w:val="20"/>
          <w:szCs w:val="20"/>
          <w:lang w:val="en-US"/>
        </w:rPr>
        <w:t>f</w:t>
      </w:r>
      <w:r w:rsidR="00402DB7">
        <w:rPr>
          <w:b/>
          <w:color w:val="1F4E79"/>
          <w:sz w:val="20"/>
          <w:szCs w:val="20"/>
          <w:lang w:val="en-US"/>
        </w:rPr>
        <w:t>ile</w:t>
      </w:r>
      <w:r w:rsidR="00402DB7" w:rsidRPr="00732968">
        <w:rPr>
          <w:b/>
          <w:color w:val="1F4E79"/>
          <w:sz w:val="20"/>
          <w:szCs w:val="20"/>
          <w:lang w:val="en-US"/>
        </w:rPr>
        <w:t xml:space="preserve"> </w:t>
      </w:r>
      <w:r w:rsidR="00DF1689">
        <w:rPr>
          <w:b/>
          <w:color w:val="1F4E79"/>
          <w:sz w:val="20"/>
          <w:szCs w:val="20"/>
          <w:lang w:val="en-US"/>
        </w:rPr>
        <w:t>6</w:t>
      </w:r>
      <w:r w:rsidRPr="00732968">
        <w:rPr>
          <w:b/>
          <w:color w:val="1F4E79"/>
          <w:sz w:val="20"/>
          <w:szCs w:val="20"/>
          <w:lang w:val="en-US"/>
        </w:rPr>
        <w:t xml:space="preserve">. </w:t>
      </w:r>
      <w:r w:rsidRPr="00894CE5">
        <w:rPr>
          <w:b/>
          <w:sz w:val="20"/>
          <w:szCs w:val="20"/>
          <w:lang w:val="en-US"/>
        </w:rPr>
        <w:t>Plasmids used in this study.</w:t>
      </w:r>
    </w:p>
    <w:tbl>
      <w:tblPr>
        <w:tblStyle w:val="TableGrid1"/>
        <w:tblW w:w="0" w:type="auto"/>
        <w:tblInd w:w="-8" w:type="dxa"/>
        <w:tblLook w:val="04A0" w:firstRow="1" w:lastRow="0" w:firstColumn="1" w:lastColumn="0" w:noHBand="0" w:noVBand="1"/>
      </w:tblPr>
      <w:tblGrid>
        <w:gridCol w:w="1070"/>
        <w:gridCol w:w="3178"/>
        <w:gridCol w:w="5817"/>
      </w:tblGrid>
      <w:tr w:rsidR="00902BB8" w:rsidRPr="00406644" w14:paraId="6D12D60E" w14:textId="77777777" w:rsidTr="009742BA">
        <w:trPr>
          <w:trHeight w:val="300"/>
        </w:trPr>
        <w:tc>
          <w:tcPr>
            <w:tcW w:w="10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000000"/>
            </w:tcBorders>
            <w:shd w:val="clear" w:color="auto" w:fill="F2F2F2"/>
            <w:noWrap/>
            <w:vAlign w:val="center"/>
            <w:hideMark/>
          </w:tcPr>
          <w:p w14:paraId="136E4F5A" w14:textId="77777777" w:rsidR="00902BB8" w:rsidRPr="00732968" w:rsidRDefault="00902BB8" w:rsidP="00596B6E">
            <w:pPr>
              <w:rPr>
                <w:rFonts w:ascii="Calibri" w:eastAsia="Calibri" w:hAnsi="Calibri" w:cs="Times New Roman"/>
                <w:b/>
                <w:bCs/>
                <w:color w:val="1F4E79"/>
                <w:sz w:val="18"/>
                <w:szCs w:val="18"/>
              </w:rPr>
            </w:pPr>
            <w:r w:rsidRPr="00732968">
              <w:rPr>
                <w:rFonts w:ascii="Calibri" w:eastAsia="Calibri" w:hAnsi="Calibri" w:cs="Times New Roman"/>
                <w:b/>
                <w:bCs/>
                <w:color w:val="1F4E79"/>
                <w:sz w:val="18"/>
                <w:szCs w:val="18"/>
              </w:rPr>
              <w:t>Plasmid</w:t>
            </w:r>
          </w:p>
        </w:tc>
        <w:tc>
          <w:tcPr>
            <w:tcW w:w="3178" w:type="dxa"/>
            <w:tcBorders>
              <w:top w:val="single" w:sz="6" w:space="0" w:color="auto"/>
              <w:left w:val="single" w:sz="4" w:space="0" w:color="000000"/>
              <w:bottom w:val="single" w:sz="6" w:space="0" w:color="auto"/>
              <w:right w:val="single" w:sz="4" w:space="0" w:color="000000"/>
            </w:tcBorders>
            <w:shd w:val="clear" w:color="auto" w:fill="F2F2F2"/>
            <w:noWrap/>
            <w:vAlign w:val="center"/>
            <w:hideMark/>
          </w:tcPr>
          <w:p w14:paraId="09E6F95A" w14:textId="77777777" w:rsidR="00902BB8" w:rsidRPr="00732968" w:rsidRDefault="00902BB8" w:rsidP="00596B6E">
            <w:pPr>
              <w:rPr>
                <w:rFonts w:ascii="Calibri" w:eastAsia="Calibri" w:hAnsi="Calibri" w:cs="Times New Roman"/>
                <w:b/>
                <w:bCs/>
                <w:color w:val="1F4E79"/>
                <w:sz w:val="18"/>
                <w:szCs w:val="18"/>
                <w:vertAlign w:val="superscript"/>
              </w:rPr>
            </w:pPr>
            <w:r w:rsidRPr="00732968">
              <w:rPr>
                <w:rFonts w:ascii="Calibri" w:eastAsia="Calibri" w:hAnsi="Calibri" w:cs="Times New Roman"/>
                <w:b/>
                <w:bCs/>
                <w:color w:val="1F4E79"/>
                <w:sz w:val="18"/>
                <w:szCs w:val="18"/>
              </w:rPr>
              <w:t>Description</w:t>
            </w:r>
          </w:p>
        </w:tc>
        <w:tc>
          <w:tcPr>
            <w:tcW w:w="5817" w:type="dxa"/>
            <w:tcBorders>
              <w:top w:val="single" w:sz="6" w:space="0" w:color="auto"/>
              <w:left w:val="single" w:sz="4" w:space="0" w:color="000000"/>
              <w:bottom w:val="single" w:sz="6" w:space="0" w:color="auto"/>
              <w:right w:val="single" w:sz="6" w:space="0" w:color="auto"/>
            </w:tcBorders>
            <w:shd w:val="clear" w:color="auto" w:fill="F2F2F2"/>
            <w:noWrap/>
            <w:vAlign w:val="center"/>
            <w:hideMark/>
          </w:tcPr>
          <w:p w14:paraId="7CF8BA5F" w14:textId="77777777" w:rsidR="00902BB8" w:rsidRPr="00732968" w:rsidRDefault="00902BB8" w:rsidP="00596B6E">
            <w:pPr>
              <w:rPr>
                <w:rFonts w:ascii="Calibri" w:eastAsia="Calibri" w:hAnsi="Calibri" w:cs="Times New Roman"/>
                <w:b/>
                <w:bCs/>
                <w:color w:val="1F4E79"/>
                <w:sz w:val="18"/>
                <w:szCs w:val="18"/>
              </w:rPr>
            </w:pPr>
            <w:r w:rsidRPr="00732968">
              <w:rPr>
                <w:rFonts w:ascii="Calibri" w:eastAsia="Calibri" w:hAnsi="Calibri" w:cs="Times New Roman"/>
                <w:b/>
                <w:bCs/>
                <w:color w:val="1F4E79"/>
                <w:sz w:val="18"/>
                <w:szCs w:val="18"/>
              </w:rPr>
              <w:t>Construction/reference</w:t>
            </w:r>
          </w:p>
        </w:tc>
      </w:tr>
      <w:tr w:rsidR="00902BB8" w:rsidRPr="00894CE5" w14:paraId="135FDF5C" w14:textId="77777777" w:rsidTr="009742BA">
        <w:tc>
          <w:tcPr>
            <w:tcW w:w="10065" w:type="dxa"/>
            <w:gridSpan w:val="3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single" w:sz="6" w:space="0" w:color="auto"/>
            </w:tcBorders>
            <w:shd w:val="clear" w:color="auto" w:fill="F2F2F2"/>
            <w:noWrap/>
            <w:vAlign w:val="center"/>
            <w:hideMark/>
          </w:tcPr>
          <w:p w14:paraId="06AAC78F" w14:textId="77777777" w:rsidR="00902BB8" w:rsidRPr="00902BB8" w:rsidRDefault="00902BB8" w:rsidP="00596B6E">
            <w:pPr>
              <w:rPr>
                <w:rFonts w:ascii="Calibri" w:eastAsia="Calibri" w:hAnsi="Calibri" w:cs="Times New Roman"/>
                <w:b/>
                <w:i/>
                <w:sz w:val="2"/>
                <w:szCs w:val="2"/>
              </w:rPr>
            </w:pPr>
          </w:p>
          <w:p w14:paraId="60B65EC9" w14:textId="77777777" w:rsidR="00902BB8" w:rsidRPr="00894CE5" w:rsidRDefault="00902BB8" w:rsidP="00596B6E">
            <w:pPr>
              <w:rPr>
                <w:rFonts w:ascii="Calibri" w:eastAsia="Calibri" w:hAnsi="Calibri" w:cs="Times New Roman"/>
                <w:b/>
                <w:color w:val="000000" w:themeColor="text1"/>
                <w:sz w:val="17"/>
                <w:szCs w:val="17"/>
              </w:rPr>
            </w:pPr>
            <w:r w:rsidRPr="00894CE5">
              <w:rPr>
                <w:rFonts w:ascii="Calibri" w:eastAsia="Calibri" w:hAnsi="Calibri" w:cs="Times New Roman"/>
                <w:b/>
                <w:color w:val="000000" w:themeColor="text1"/>
                <w:sz w:val="17"/>
                <w:szCs w:val="17"/>
              </w:rPr>
              <w:t xml:space="preserve">Plasmids </w:t>
            </w:r>
            <w:r>
              <w:rPr>
                <w:rFonts w:ascii="Calibri" w:eastAsia="Calibri" w:hAnsi="Calibri" w:cs="Times New Roman"/>
                <w:b/>
                <w:color w:val="000000" w:themeColor="text1"/>
                <w:sz w:val="17"/>
                <w:szCs w:val="17"/>
              </w:rPr>
              <w:t>used for cloning purposes</w:t>
            </w:r>
          </w:p>
          <w:p w14:paraId="4F5F3ACE" w14:textId="77777777" w:rsidR="00902BB8" w:rsidRPr="00902BB8" w:rsidRDefault="00902BB8" w:rsidP="00596B6E">
            <w:pPr>
              <w:rPr>
                <w:rFonts w:ascii="Calibri" w:eastAsia="Calibri" w:hAnsi="Calibri" w:cs="Times New Roman"/>
                <w:sz w:val="2"/>
                <w:szCs w:val="2"/>
              </w:rPr>
            </w:pPr>
          </w:p>
        </w:tc>
      </w:tr>
      <w:tr w:rsidR="000C7F06" w:rsidRPr="00DF1689" w14:paraId="059C92C8" w14:textId="77777777" w:rsidTr="009742BA">
        <w:tc>
          <w:tcPr>
            <w:tcW w:w="10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2F2F2"/>
            <w:noWrap/>
          </w:tcPr>
          <w:p w14:paraId="60087CD3" w14:textId="2B08D88E" w:rsidR="000C7F06" w:rsidRPr="000C7F06" w:rsidRDefault="000C7F06" w:rsidP="000C7F06">
            <w:pPr>
              <w:rPr>
                <w:rFonts w:eastAsia="Times New Roman" w:cstheme="minorHAnsi"/>
                <w:color w:val="000000"/>
                <w:sz w:val="16"/>
                <w:szCs w:val="16"/>
                <w:lang w:eastAsia="de-DE"/>
              </w:rPr>
            </w:pPr>
            <w:r w:rsidRPr="000C7F0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NPTS138</w:t>
            </w:r>
          </w:p>
        </w:tc>
        <w:tc>
          <w:tcPr>
            <w:tcW w:w="31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/>
            <w:noWrap/>
          </w:tcPr>
          <w:p w14:paraId="40A99187" w14:textId="5C733494" w:rsidR="000C7F06" w:rsidRPr="000C7F06" w:rsidRDefault="000C7F06" w:rsidP="000C7F06">
            <w:pPr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0C7F06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sacB</w:t>
            </w:r>
            <w:r w:rsidRPr="000C7F0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containing suicide vector </w:t>
            </w:r>
            <w:r w:rsidR="000D033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for gene replacement in </w:t>
            </w:r>
            <w:r w:rsidR="000D033F">
              <w:rPr>
                <w:rFonts w:ascii="Calibri" w:eastAsia="Times New Roman" w:hAnsi="Calibri" w:cs="Calibri"/>
                <w:i/>
                <w:color w:val="000000"/>
                <w:sz w:val="16"/>
                <w:szCs w:val="16"/>
              </w:rPr>
              <w:t>C. crescentus</w:t>
            </w:r>
            <w:r w:rsidRPr="000C7F0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, Kan</w:t>
            </w:r>
            <w:r w:rsidRPr="000C7F06">
              <w:rPr>
                <w:rFonts w:ascii="Calibri" w:eastAsia="Times New Roman" w:hAnsi="Calibri" w:cs="Calibri"/>
                <w:color w:val="000000"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5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2F2F2"/>
            <w:noWrap/>
          </w:tcPr>
          <w:p w14:paraId="4440D0F1" w14:textId="7DADE07A" w:rsidR="000C7F06" w:rsidRPr="000C7F06" w:rsidRDefault="000C7F06" w:rsidP="000C7F06">
            <w:pPr>
              <w:rPr>
                <w:rFonts w:ascii="Calibri" w:eastAsia="Calibri" w:hAnsi="Calibri" w:cs="Times New Roman"/>
                <w:sz w:val="16"/>
                <w:szCs w:val="16"/>
                <w:highlight w:val="yellow"/>
              </w:rPr>
            </w:pPr>
            <w:r w:rsidRPr="000C7F0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M.R.K. Alley (unpublished)</w:t>
            </w:r>
          </w:p>
        </w:tc>
      </w:tr>
      <w:tr w:rsidR="000C7F06" w:rsidRPr="000C7F06" w14:paraId="1D97F36E" w14:textId="77777777" w:rsidTr="009742BA">
        <w:tc>
          <w:tcPr>
            <w:tcW w:w="10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2F2F2"/>
            <w:noWrap/>
          </w:tcPr>
          <w:p w14:paraId="62B7C557" w14:textId="1289AB13" w:rsidR="000C7F06" w:rsidRPr="000C7F06" w:rsidRDefault="000C7F06" w:rsidP="000C7F06">
            <w:pPr>
              <w:rPr>
                <w:rFonts w:eastAsia="Times New Roman" w:cstheme="minorHAnsi"/>
                <w:color w:val="000000"/>
                <w:sz w:val="16"/>
                <w:szCs w:val="16"/>
                <w:lang w:eastAsia="de-DE"/>
              </w:rPr>
            </w:pPr>
            <w:r w:rsidRPr="000C7F0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9TT</w:t>
            </w:r>
          </w:p>
        </w:tc>
        <w:tc>
          <w:tcPr>
            <w:tcW w:w="31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/>
            <w:noWrap/>
          </w:tcPr>
          <w:p w14:paraId="3F1A8DC5" w14:textId="295CB49A" w:rsidR="000C7F06" w:rsidRPr="000C7F06" w:rsidRDefault="000C7F06" w:rsidP="000C7F06">
            <w:pPr>
              <w:rPr>
                <w:rFonts w:cstheme="minorHAnsi"/>
                <w:sz w:val="16"/>
                <w:szCs w:val="16"/>
              </w:rPr>
            </w:pPr>
            <w:r w:rsidRPr="000C7F0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RK2-based replicating plasmid for the construction of </w:t>
            </w:r>
            <w:r w:rsidRPr="000C7F06">
              <w:rPr>
                <w:rFonts w:ascii="Calibri" w:eastAsia="Times New Roman" w:hAnsi="Calibri" w:cs="Calibri"/>
                <w:i/>
                <w:color w:val="000000"/>
                <w:sz w:val="16"/>
                <w:szCs w:val="16"/>
              </w:rPr>
              <w:t xml:space="preserve">lacZ 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reporter </w:t>
            </w:r>
            <w:r w:rsidRPr="000C7F0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fusions, Cam</w:t>
            </w:r>
            <w:r w:rsidRPr="000C7F06">
              <w:rPr>
                <w:rFonts w:ascii="Calibri" w:eastAsia="Times New Roman" w:hAnsi="Calibri" w:cs="Calibri"/>
                <w:color w:val="000000"/>
                <w:sz w:val="16"/>
                <w:szCs w:val="16"/>
                <w:vertAlign w:val="superscript"/>
              </w:rPr>
              <w:t>R</w:t>
            </w:r>
            <w:r w:rsidRPr="000C7F0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, Amp</w:t>
            </w:r>
            <w:r w:rsidRPr="000C7F06">
              <w:rPr>
                <w:rFonts w:ascii="Calibri" w:eastAsia="Times New Roman" w:hAnsi="Calibri" w:cs="Calibri"/>
                <w:color w:val="000000"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5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2F2F2"/>
            <w:noWrap/>
          </w:tcPr>
          <w:p w14:paraId="78BD9F5F" w14:textId="4F62C03A" w:rsidR="000C7F06" w:rsidRPr="00732968" w:rsidRDefault="00967733" w:rsidP="000C7F06">
            <w:pPr>
              <w:rPr>
                <w:rFonts w:ascii="Calibri" w:eastAsia="Calibri" w:hAnsi="Calibri" w:cs="Times New Roman"/>
                <w:color w:val="1F4E79"/>
                <w:sz w:val="16"/>
                <w:szCs w:val="16"/>
                <w:highlight w:val="yellow"/>
              </w:rPr>
            </w:pPr>
            <w:r w:rsidRPr="00732968">
              <w:rPr>
                <w:rFonts w:ascii="Calibri" w:eastAsia="Calibri" w:hAnsi="Calibri" w:cs="Times New Roman"/>
                <w:color w:val="1F4E79"/>
                <w:sz w:val="16"/>
                <w:szCs w:val="16"/>
              </w:rPr>
              <w:fldChar w:fldCharType="begin"/>
            </w:r>
            <w:r w:rsidRPr="00732968">
              <w:rPr>
                <w:rFonts w:ascii="Calibri" w:eastAsia="Calibri" w:hAnsi="Calibri" w:cs="Times New Roman"/>
                <w:color w:val="1F4E79"/>
                <w:sz w:val="16"/>
                <w:szCs w:val="16"/>
              </w:rPr>
              <w:instrText xml:space="preserve"> ADDIN EN.CITE &lt;EndNote&gt;&lt;Cite&gt;&lt;Author&gt;Santos&lt;/Author&gt;&lt;Year&gt;2001&lt;/Year&gt;&lt;RecNum&gt;130&lt;/RecNum&gt;&lt;DisplayText&gt;(Santos et al., 2001)&lt;/DisplayText&gt;&lt;record&gt;&lt;rec-number&gt;130&lt;/rec-number&gt;&lt;foreign-keys&gt;&lt;key app="EN" db-id="frsw0d9z525tacezrp95ewfwf0vxavrrveee" timestamp="1751987533"&gt;130&lt;/key&gt;&lt;/foreign-keys&gt;&lt;ref-type name="Journal Article"&gt;17&lt;/ref-type&gt;&lt;contributors&gt;&lt;authors&gt;&lt;author&gt;Santos, P. M.&lt;/author&gt;&lt;author&gt;Di Bartolo, I.&lt;/author&gt;&lt;author&gt;Blatny, J. M.&lt;/author&gt;&lt;author&gt;Zennaro, E.&lt;/author&gt;&lt;author&gt;Valla, S.&lt;/author&gt;&lt;/authors&gt;&lt;/contributors&gt;&lt;auth-address&gt;Department of Biology, Third University of Rome, Italy.&lt;/auth-address&gt;&lt;titles&gt;&lt;title&gt;New broad-host-range promoter probe vectors based on the plasmid RK2 replicon&lt;/title&gt;&lt;secondary-title&gt;FEMS Microbiol Lett&lt;/secondary-title&gt;&lt;/titles&gt;&lt;periodical&gt;&lt;full-title&gt;FEMS Microbiol Lett&lt;/full-title&gt;&lt;/periodical&gt;&lt;pages&gt;91-96&lt;/pages&gt;&lt;volume&gt;195&lt;/volume&gt;&lt;number&gt;1&lt;/number&gt;&lt;edition&gt;2001/02/13&lt;/edition&gt;&lt;keywords&gt;&lt;keyword&gt;DNA Probes&lt;/keyword&gt;&lt;keyword&gt;*Genetic Vectors&lt;/keyword&gt;&lt;keyword&gt;Gram-Negative Bacteria/*genetics&lt;/keyword&gt;&lt;keyword&gt;Molecular Sequence Data&lt;/keyword&gt;&lt;keyword&gt;Plasmids/*genetics&lt;/keyword&gt;&lt;keyword&gt;Promoter Regions, Genetic/*genetics&lt;/keyword&gt;&lt;keyword&gt;Replication Origin/genetics&lt;/keyword&gt;&lt;keyword&gt;Replicon/*genetics&lt;/keyword&gt;&lt;keyword&gt;beta-Galactosidase/genetics/metabolism&lt;/keyword&gt;&lt;/keywords&gt;&lt;dates&gt;&lt;year&gt;2001&lt;/year&gt;&lt;pub-dates&gt;&lt;date&gt;Feb 5&lt;/date&gt;&lt;/pub-dates&gt;&lt;/dates&gt;&lt;isbn&gt;0378-1097 (Print)&amp;#xD;0378-1097 (Linking)&lt;/isbn&gt;&lt;accession-num&gt;11167001&lt;/accession-num&gt;&lt;urls&gt;&lt;related-urls&gt;&lt;url&gt;https://www.ncbi.nlm.nih.gov/pubmed/11167001&lt;/url&gt;&lt;/related-urls&gt;&lt;/urls&gt;&lt;electronic-resource-num&gt;10.1111/j.1574-6968.2001.tb10503.x&lt;/electronic-resource-num&gt;&lt;/record&gt;&lt;/Cite&gt;&lt;/EndNote&gt;</w:instrText>
            </w:r>
            <w:r w:rsidRPr="00732968">
              <w:rPr>
                <w:rFonts w:ascii="Calibri" w:eastAsia="Calibri" w:hAnsi="Calibri" w:cs="Times New Roman"/>
                <w:color w:val="1F4E79"/>
                <w:sz w:val="16"/>
                <w:szCs w:val="16"/>
              </w:rPr>
              <w:fldChar w:fldCharType="separate"/>
            </w:r>
            <w:hyperlink w:anchor="_ENREF_2" w:tooltip="Santos, 2001 #130" w:history="1">
              <w:r w:rsidRPr="00732968">
                <w:rPr>
                  <w:rFonts w:ascii="Calibri" w:eastAsia="Calibri" w:hAnsi="Calibri" w:cs="Times New Roman"/>
                  <w:color w:val="1F4E79"/>
                  <w:sz w:val="16"/>
                  <w:szCs w:val="16"/>
                </w:rPr>
                <w:t>Santos et al., 2001</w:t>
              </w:r>
            </w:hyperlink>
            <w:r w:rsidRPr="00732968">
              <w:rPr>
                <w:rFonts w:ascii="Calibri" w:eastAsia="Calibri" w:hAnsi="Calibri" w:cs="Times New Roman"/>
                <w:color w:val="1F4E79"/>
                <w:sz w:val="16"/>
                <w:szCs w:val="16"/>
              </w:rPr>
              <w:fldChar w:fldCharType="end"/>
            </w:r>
          </w:p>
        </w:tc>
      </w:tr>
      <w:tr w:rsidR="000C7F06" w:rsidRPr="000C7F06" w14:paraId="2FF10BCA" w14:textId="77777777" w:rsidTr="009742BA">
        <w:tc>
          <w:tcPr>
            <w:tcW w:w="10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2F2F2"/>
            <w:noWrap/>
          </w:tcPr>
          <w:p w14:paraId="6962766F" w14:textId="5AEF11DA" w:rsidR="000C7F06" w:rsidRPr="000C7F06" w:rsidRDefault="000C7F06" w:rsidP="000C7F06">
            <w:pPr>
              <w:rPr>
                <w:rFonts w:eastAsia="Times New Roman" w:cstheme="minorHAnsi"/>
                <w:color w:val="000000"/>
                <w:sz w:val="16"/>
                <w:szCs w:val="16"/>
                <w:lang w:eastAsia="de-DE"/>
              </w:rPr>
            </w:pPr>
            <w:r w:rsidRPr="000C7F0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TB146</w:t>
            </w:r>
          </w:p>
        </w:tc>
        <w:tc>
          <w:tcPr>
            <w:tcW w:w="31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/>
            <w:noWrap/>
          </w:tcPr>
          <w:p w14:paraId="0166785D" w14:textId="30C24082" w:rsidR="000C7F06" w:rsidRPr="000C7F06" w:rsidRDefault="000C7F06" w:rsidP="000C7F06">
            <w:pPr>
              <w:rPr>
                <w:rFonts w:cstheme="minorHAnsi"/>
                <w:sz w:val="16"/>
                <w:szCs w:val="16"/>
              </w:rPr>
            </w:pPr>
            <w:r w:rsidRPr="000C7F0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Vector for </w:t>
            </w:r>
            <w:r w:rsidR="000D033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the overproduction of proteins with an N-terminal </w:t>
            </w:r>
            <w:r w:rsidRPr="000D033F">
              <w:rPr>
                <w:rFonts w:ascii="Calibri" w:eastAsia="Times New Roman" w:hAnsi="Calibri" w:cs="Calibri"/>
                <w:iCs/>
                <w:color w:val="000000"/>
                <w:sz w:val="16"/>
                <w:szCs w:val="16"/>
              </w:rPr>
              <w:t>His</w:t>
            </w:r>
            <w:r w:rsidRPr="000D033F">
              <w:rPr>
                <w:rFonts w:ascii="Calibri" w:eastAsia="Times New Roman" w:hAnsi="Calibri" w:cs="Calibri"/>
                <w:iCs/>
                <w:color w:val="000000"/>
                <w:sz w:val="16"/>
                <w:szCs w:val="16"/>
                <w:vertAlign w:val="subscript"/>
              </w:rPr>
              <w:t>6</w:t>
            </w:r>
            <w:r w:rsidRPr="000D033F">
              <w:rPr>
                <w:rFonts w:ascii="Calibri" w:eastAsia="Times New Roman" w:hAnsi="Calibri" w:cs="Calibri"/>
                <w:iCs/>
                <w:color w:val="000000"/>
                <w:sz w:val="16"/>
                <w:szCs w:val="16"/>
              </w:rPr>
              <w:t>-SUMO</w:t>
            </w:r>
            <w:r w:rsidR="000D033F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tag</w:t>
            </w:r>
            <w:r w:rsidRPr="000C7F06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, Amp</w:t>
            </w:r>
            <w:r w:rsidRPr="000C7F06">
              <w:rPr>
                <w:rFonts w:ascii="Calibri" w:eastAsia="Times New Roman" w:hAnsi="Calibri" w:cs="Calibri"/>
                <w:color w:val="000000"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5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2F2F2"/>
            <w:noWrap/>
          </w:tcPr>
          <w:p w14:paraId="53243ACF" w14:textId="224BACDC" w:rsidR="000C7F06" w:rsidRPr="00732968" w:rsidRDefault="00967733" w:rsidP="000C7F06">
            <w:pPr>
              <w:rPr>
                <w:rFonts w:ascii="Calibri" w:eastAsia="Calibri" w:hAnsi="Calibri" w:cs="Times New Roman"/>
                <w:color w:val="1F4E79"/>
                <w:sz w:val="16"/>
                <w:szCs w:val="16"/>
              </w:rPr>
            </w:pPr>
            <w:r w:rsidRPr="00732968">
              <w:rPr>
                <w:rFonts w:ascii="Calibri" w:eastAsia="Calibri" w:hAnsi="Calibri" w:cs="Times New Roman"/>
                <w:color w:val="1F4E79"/>
                <w:sz w:val="16"/>
                <w:szCs w:val="16"/>
              </w:rPr>
              <w:fldChar w:fldCharType="begin">
                <w:fldData xml:space="preserve">PEVuZE5vdGU+PENpdGU+PEF1dGhvcj5CZW5kZXp1PC9BdXRob3I+PFllYXI+MjAwOTwvWWVhcj48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</w:fldData>
              </w:fldChar>
            </w:r>
            <w:r w:rsidRPr="00732968">
              <w:rPr>
                <w:rFonts w:ascii="Calibri" w:eastAsia="Calibri" w:hAnsi="Calibri" w:cs="Times New Roman"/>
                <w:color w:val="1F4E79"/>
                <w:sz w:val="16"/>
                <w:szCs w:val="16"/>
              </w:rPr>
              <w:instrText xml:space="preserve"> ADDIN EN.CITE </w:instrText>
            </w:r>
            <w:r w:rsidRPr="00732968">
              <w:rPr>
                <w:rFonts w:ascii="Calibri" w:eastAsia="Calibri" w:hAnsi="Calibri" w:cs="Times New Roman"/>
                <w:color w:val="1F4E79"/>
                <w:sz w:val="16"/>
                <w:szCs w:val="16"/>
              </w:rPr>
              <w:fldChar w:fldCharType="begin">
                <w:fldData xml:space="preserve">PEVuZE5vdGU+PENpdGU+PEF1dGhvcj5CZW5kZXp1PC9BdXRob3I+PFllYXI+MjAwOTwvWWVhcj48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</w:fldData>
              </w:fldChar>
            </w:r>
            <w:r w:rsidRPr="00732968">
              <w:rPr>
                <w:rFonts w:ascii="Calibri" w:eastAsia="Calibri" w:hAnsi="Calibri" w:cs="Times New Roman"/>
                <w:color w:val="1F4E79"/>
                <w:sz w:val="16"/>
                <w:szCs w:val="16"/>
              </w:rPr>
              <w:instrText xml:space="preserve"> ADDIN EN.CITE.DATA </w:instrText>
            </w:r>
            <w:r w:rsidRPr="00732968">
              <w:rPr>
                <w:rFonts w:ascii="Calibri" w:eastAsia="Calibri" w:hAnsi="Calibri" w:cs="Times New Roman"/>
                <w:color w:val="1F4E79"/>
                <w:sz w:val="16"/>
                <w:szCs w:val="16"/>
              </w:rPr>
            </w:r>
            <w:r w:rsidRPr="00732968">
              <w:rPr>
                <w:rFonts w:ascii="Calibri" w:eastAsia="Calibri" w:hAnsi="Calibri" w:cs="Times New Roman"/>
                <w:color w:val="1F4E79"/>
                <w:sz w:val="16"/>
                <w:szCs w:val="16"/>
              </w:rPr>
              <w:fldChar w:fldCharType="end"/>
            </w:r>
            <w:r w:rsidRPr="00732968">
              <w:rPr>
                <w:rFonts w:ascii="Calibri" w:eastAsia="Calibri" w:hAnsi="Calibri" w:cs="Times New Roman"/>
                <w:color w:val="1F4E79"/>
                <w:sz w:val="16"/>
                <w:szCs w:val="16"/>
              </w:rPr>
            </w:r>
            <w:r w:rsidRPr="00732968">
              <w:rPr>
                <w:rFonts w:ascii="Calibri" w:eastAsia="Calibri" w:hAnsi="Calibri" w:cs="Times New Roman"/>
                <w:color w:val="1F4E79"/>
                <w:sz w:val="16"/>
                <w:szCs w:val="16"/>
              </w:rPr>
              <w:fldChar w:fldCharType="separate"/>
            </w:r>
            <w:hyperlink w:anchor="_ENREF_1" w:tooltip="Bendezu, 2009 #131" w:history="1">
              <w:r w:rsidRPr="00732968">
                <w:rPr>
                  <w:rFonts w:ascii="Calibri" w:eastAsia="Calibri" w:hAnsi="Calibri" w:cs="Times New Roman"/>
                  <w:color w:val="1F4E79"/>
                  <w:sz w:val="16"/>
                  <w:szCs w:val="16"/>
                </w:rPr>
                <w:t>Bendezu et al., 2009</w:t>
              </w:r>
            </w:hyperlink>
            <w:r w:rsidRPr="00732968">
              <w:rPr>
                <w:rFonts w:ascii="Calibri" w:eastAsia="Calibri" w:hAnsi="Calibri" w:cs="Times New Roman"/>
                <w:color w:val="1F4E79"/>
                <w:sz w:val="16"/>
                <w:szCs w:val="16"/>
              </w:rPr>
              <w:fldChar w:fldCharType="end"/>
            </w:r>
          </w:p>
        </w:tc>
      </w:tr>
      <w:tr w:rsidR="00086ECF" w:rsidRPr="00086ECF" w14:paraId="584F0D33" w14:textId="77777777" w:rsidTr="009742BA">
        <w:tc>
          <w:tcPr>
            <w:tcW w:w="1070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  <w:shd w:val="clear" w:color="auto" w:fill="F2F2F2"/>
            <w:noWrap/>
          </w:tcPr>
          <w:p w14:paraId="17424959" w14:textId="13D74D23" w:rsidR="00086ECF" w:rsidRPr="000C7F06" w:rsidRDefault="00086ECF" w:rsidP="000C7F06">
            <w:pP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XCHYC-2</w:t>
            </w:r>
          </w:p>
        </w:tc>
        <w:tc>
          <w:tcPr>
            <w:tcW w:w="31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/>
            <w:noWrap/>
          </w:tcPr>
          <w:p w14:paraId="65048FA1" w14:textId="34242FCC" w:rsidR="00086ECF" w:rsidRPr="000C7F06" w:rsidRDefault="00086ECF" w:rsidP="000C7F06">
            <w:pP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Vector for integration of genes into the native xylose region</w:t>
            </w:r>
          </w:p>
        </w:tc>
        <w:tc>
          <w:tcPr>
            <w:tcW w:w="5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F2F2F2"/>
            <w:noWrap/>
          </w:tcPr>
          <w:p w14:paraId="7B070B72" w14:textId="5DB5F0AD" w:rsidR="00086ECF" w:rsidRPr="00732968" w:rsidRDefault="00086ECF" w:rsidP="000C7F06">
            <w:pPr>
              <w:rPr>
                <w:rFonts w:ascii="Calibri" w:eastAsia="Calibri" w:hAnsi="Calibri" w:cs="Times New Roman"/>
                <w:color w:val="1F4E79"/>
                <w:sz w:val="16"/>
                <w:szCs w:val="16"/>
              </w:rPr>
            </w:pPr>
            <w:r>
              <w:rPr>
                <w:rFonts w:ascii="Calibri" w:eastAsia="Calibri" w:hAnsi="Calibri" w:cs="Times New Roman"/>
                <w:color w:val="1F4E79"/>
                <w:sz w:val="16"/>
                <w:szCs w:val="16"/>
              </w:rPr>
              <w:t>Thanbichler et al., 2007</w:t>
            </w:r>
          </w:p>
        </w:tc>
      </w:tr>
      <w:tr w:rsidR="000C7F06" w:rsidRPr="000C7F06" w14:paraId="022C639F" w14:textId="77777777" w:rsidTr="009742BA">
        <w:trPr>
          <w:trHeight w:val="300"/>
        </w:trPr>
        <w:tc>
          <w:tcPr>
            <w:tcW w:w="10065" w:type="dxa"/>
            <w:gridSpan w:val="3"/>
            <w:tcBorders>
              <w:top w:val="single" w:sz="4" w:space="0" w:color="auto"/>
              <w:left w:val="single" w:sz="6" w:space="0" w:color="auto"/>
              <w:right w:val="single" w:sz="6" w:space="0" w:color="auto"/>
            </w:tcBorders>
            <w:shd w:val="clear" w:color="auto" w:fill="F2F2F2"/>
            <w:noWrap/>
            <w:vAlign w:val="center"/>
            <w:hideMark/>
          </w:tcPr>
          <w:p w14:paraId="4D5E1B99" w14:textId="77777777" w:rsidR="000C7F06" w:rsidRPr="00902BB8" w:rsidRDefault="000C7F06" w:rsidP="000C7F06">
            <w:pPr>
              <w:rPr>
                <w:rFonts w:ascii="Calibri" w:eastAsia="Calibri" w:hAnsi="Calibri" w:cs="Times New Roman"/>
                <w:b/>
                <w:i/>
                <w:color w:val="000000"/>
                <w:sz w:val="2"/>
                <w:szCs w:val="2"/>
              </w:rPr>
            </w:pPr>
          </w:p>
          <w:p w14:paraId="2E55A6E8" w14:textId="77777777" w:rsidR="000C7F06" w:rsidRPr="00894CE5" w:rsidRDefault="000C7F06" w:rsidP="000C7F06">
            <w:pPr>
              <w:rPr>
                <w:rFonts w:ascii="Calibri" w:eastAsia="Calibri" w:hAnsi="Calibri" w:cs="Times New Roman"/>
                <w:b/>
                <w:color w:val="000000"/>
                <w:sz w:val="17"/>
                <w:szCs w:val="17"/>
              </w:rPr>
            </w:pPr>
            <w:r w:rsidRPr="00894CE5">
              <w:rPr>
                <w:rFonts w:ascii="Calibri" w:eastAsia="Calibri" w:hAnsi="Calibri" w:cs="Times New Roman"/>
                <w:b/>
                <w:color w:val="000000"/>
                <w:sz w:val="17"/>
                <w:szCs w:val="17"/>
              </w:rPr>
              <w:t>Plasmids constructed in this study</w:t>
            </w:r>
          </w:p>
          <w:p w14:paraId="26F0E275" w14:textId="77777777" w:rsidR="000C7F06" w:rsidRPr="00902BB8" w:rsidRDefault="000C7F06" w:rsidP="000C7F06">
            <w:pPr>
              <w:rPr>
                <w:rFonts w:ascii="Calibri" w:eastAsia="Calibri" w:hAnsi="Calibri" w:cs="Times New Roman"/>
                <w:color w:val="000000"/>
                <w:sz w:val="2"/>
                <w:szCs w:val="2"/>
              </w:rPr>
            </w:pPr>
          </w:p>
        </w:tc>
      </w:tr>
      <w:tr w:rsidR="002838F3" w:rsidRPr="00DF1689" w14:paraId="3BCA1312" w14:textId="77777777" w:rsidTr="009742BA">
        <w:tc>
          <w:tcPr>
            <w:tcW w:w="1070" w:type="dxa"/>
            <w:tcBorders>
              <w:left w:val="single" w:sz="6" w:space="0" w:color="auto"/>
            </w:tcBorders>
            <w:shd w:val="clear" w:color="auto" w:fill="F2F2F2"/>
            <w:noWrap/>
          </w:tcPr>
          <w:p w14:paraId="7BF67851" w14:textId="01BB0C9C" w:rsidR="002838F3" w:rsidRPr="002838F3" w:rsidRDefault="002838F3" w:rsidP="002838F3">
            <w:pPr>
              <w:rPr>
                <w:rFonts w:eastAsia="Calibri" w:cstheme="minorHAnsi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029</w:t>
            </w:r>
          </w:p>
        </w:tc>
        <w:tc>
          <w:tcPr>
            <w:tcW w:w="3178" w:type="dxa"/>
            <w:shd w:val="clear" w:color="auto" w:fill="F2F2F2"/>
            <w:noWrap/>
          </w:tcPr>
          <w:p w14:paraId="3972A60D" w14:textId="7FDF5E76" w:rsidR="002838F3" w:rsidRPr="002838F3" w:rsidRDefault="002838F3" w:rsidP="002838F3">
            <w:pPr>
              <w:rPr>
                <w:rFonts w:eastAsia="Calibri" w:cstheme="minorHAnsi"/>
                <w:i/>
                <w:iCs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NPTS138 derivative for in-frame deletion of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amiR</w:t>
            </w:r>
          </w:p>
        </w:tc>
        <w:tc>
          <w:tcPr>
            <w:tcW w:w="5817" w:type="dxa"/>
            <w:tcBorders>
              <w:right w:val="single" w:sz="6" w:space="0" w:color="auto"/>
            </w:tcBorders>
            <w:shd w:val="clear" w:color="auto" w:fill="F2F2F2"/>
            <w:noWrap/>
          </w:tcPr>
          <w:p w14:paraId="7E591D68" w14:textId="280A7E99" w:rsidR="002838F3" w:rsidRPr="002838F3" w:rsidRDefault="002838F3" w:rsidP="002838F3">
            <w:pPr>
              <w:rPr>
                <w:rFonts w:eastAsia="Calibri" w:cstheme="minorHAnsi"/>
                <w:color w:val="1F4E79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) amplification of the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 xml:space="preserve">amiR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flanking </w:t>
            </w:r>
            <w:r w:rsidR="00E101BA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regions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from CB15N chromosomal DNA using primers oPR016+oPR017 and oPR018+oPR019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  <w:t>b) insertion of both fragments into pNPTS138 cut with HindIII/EcoRI by Gibson assembly</w:t>
            </w:r>
          </w:p>
        </w:tc>
      </w:tr>
      <w:tr w:rsidR="00086ECF" w:rsidRPr="00DF1689" w14:paraId="5C2E2452" w14:textId="77777777" w:rsidTr="009742BA">
        <w:tc>
          <w:tcPr>
            <w:tcW w:w="1070" w:type="dxa"/>
            <w:tcBorders>
              <w:left w:val="single" w:sz="6" w:space="0" w:color="auto"/>
            </w:tcBorders>
            <w:shd w:val="clear" w:color="auto" w:fill="F2F2F2"/>
            <w:noWrap/>
          </w:tcPr>
          <w:p w14:paraId="5CA68A5C" w14:textId="2C0699EA" w:rsidR="00086ECF" w:rsidRPr="002838F3" w:rsidRDefault="00086ECF" w:rsidP="002838F3">
            <w:pP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037</w:t>
            </w:r>
          </w:p>
        </w:tc>
        <w:tc>
          <w:tcPr>
            <w:tcW w:w="3178" w:type="dxa"/>
            <w:shd w:val="clear" w:color="auto" w:fill="F2F2F2"/>
            <w:noWrap/>
          </w:tcPr>
          <w:p w14:paraId="7C16C34F" w14:textId="7D1932F2" w:rsidR="00086ECF" w:rsidRPr="00086ECF" w:rsidRDefault="00086ECF" w:rsidP="002838F3">
            <w:pP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XCHYC-2 derivative for the introduction of </w:t>
            </w:r>
            <w:r>
              <w:rPr>
                <w:rFonts w:ascii="Calibri" w:eastAsia="Times New Roman" w:hAnsi="Calibri" w:cs="Calibri"/>
                <w:i/>
                <w:color w:val="000000"/>
                <w:sz w:val="16"/>
                <w:szCs w:val="16"/>
              </w:rPr>
              <w:t>amiR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into the native xylose region</w:t>
            </w:r>
          </w:p>
        </w:tc>
        <w:tc>
          <w:tcPr>
            <w:tcW w:w="5817" w:type="dxa"/>
            <w:tcBorders>
              <w:right w:val="single" w:sz="6" w:space="0" w:color="auto"/>
            </w:tcBorders>
            <w:shd w:val="clear" w:color="auto" w:fill="F2F2F2"/>
            <w:noWrap/>
          </w:tcPr>
          <w:p w14:paraId="104FB061" w14:textId="65CB4458" w:rsidR="00086ECF" w:rsidRPr="002838F3" w:rsidRDefault="00086ECF" w:rsidP="002838F3">
            <w:pP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) amplification of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 xml:space="preserve">amiR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from CB15N chromosomal DNA using primers oPR0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2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+oPR0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3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  <w:t>b) insertion of both fragments into p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XCHYC-2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cut with 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NdeI/NheI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by Gibson assembly</w:t>
            </w:r>
          </w:p>
        </w:tc>
      </w:tr>
      <w:tr w:rsidR="002838F3" w:rsidRPr="00DF1689" w14:paraId="22693AC4" w14:textId="77777777" w:rsidTr="009742BA">
        <w:tc>
          <w:tcPr>
            <w:tcW w:w="1070" w:type="dxa"/>
            <w:tcBorders>
              <w:left w:val="single" w:sz="6" w:space="0" w:color="auto"/>
            </w:tcBorders>
            <w:shd w:val="clear" w:color="auto" w:fill="F2F2F2"/>
            <w:noWrap/>
          </w:tcPr>
          <w:p w14:paraId="524A6FC8" w14:textId="73802197" w:rsidR="002838F3" w:rsidRPr="002838F3" w:rsidRDefault="002838F3" w:rsidP="002838F3">
            <w:pPr>
              <w:rPr>
                <w:rFonts w:eastAsia="Times New Roman" w:cstheme="minorHAnsi"/>
                <w:color w:val="000000"/>
                <w:sz w:val="16"/>
                <w:szCs w:val="16"/>
                <w:lang w:eastAsia="de-DE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041</w:t>
            </w:r>
          </w:p>
        </w:tc>
        <w:tc>
          <w:tcPr>
            <w:tcW w:w="3178" w:type="dxa"/>
            <w:shd w:val="clear" w:color="auto" w:fill="F2F2F2"/>
            <w:noWrap/>
          </w:tcPr>
          <w:p w14:paraId="0CAF281F" w14:textId="15F94751" w:rsidR="002838F3" w:rsidRPr="002838F3" w:rsidRDefault="002838F3" w:rsidP="002838F3">
            <w:pPr>
              <w:rPr>
                <w:rFonts w:eastAsia="Times New Roman" w:cstheme="minorHAnsi"/>
                <w:color w:val="000000"/>
                <w:sz w:val="16"/>
                <w:szCs w:val="16"/>
                <w:lang w:eastAsia="de-DE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TB146 derivative for the 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overexpression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of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His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vertAlign w:val="subscript"/>
              </w:rPr>
              <w:t>6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-SUMO-amiR</w:t>
            </w:r>
          </w:p>
        </w:tc>
        <w:tc>
          <w:tcPr>
            <w:tcW w:w="5817" w:type="dxa"/>
            <w:tcBorders>
              <w:right w:val="single" w:sz="6" w:space="0" w:color="auto"/>
            </w:tcBorders>
            <w:shd w:val="clear" w:color="auto" w:fill="F2F2F2"/>
            <w:noWrap/>
          </w:tcPr>
          <w:p w14:paraId="36A2E648" w14:textId="003DC5C5" w:rsidR="002838F3" w:rsidRPr="002838F3" w:rsidRDefault="002838F3" w:rsidP="002838F3">
            <w:pPr>
              <w:rPr>
                <w:rFonts w:eastAsia="Times New Roman" w:cstheme="minorHAnsi"/>
                <w:color w:val="000000"/>
                <w:sz w:val="16"/>
                <w:szCs w:val="16"/>
                <w:lang w:eastAsia="de-DE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) amplification of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amiR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from CB15N chromosomal DNA using primers oPR045+oPR046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  <w:t>b) insertion of both fragments into pTB146 cut with SacI/BamHI by Gibson assembly</w:t>
            </w:r>
          </w:p>
        </w:tc>
      </w:tr>
      <w:tr w:rsidR="002838F3" w:rsidRPr="00DF1689" w14:paraId="3A36270E" w14:textId="77777777" w:rsidTr="009742BA">
        <w:tc>
          <w:tcPr>
            <w:tcW w:w="1070" w:type="dxa"/>
            <w:tcBorders>
              <w:left w:val="single" w:sz="6" w:space="0" w:color="auto"/>
            </w:tcBorders>
            <w:shd w:val="clear" w:color="auto" w:fill="F2F2F2"/>
            <w:noWrap/>
          </w:tcPr>
          <w:p w14:paraId="3A00262E" w14:textId="6EF180B7" w:rsidR="002838F3" w:rsidRPr="002838F3" w:rsidRDefault="002838F3" w:rsidP="002838F3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085</w:t>
            </w:r>
          </w:p>
        </w:tc>
        <w:tc>
          <w:tcPr>
            <w:tcW w:w="3178" w:type="dxa"/>
            <w:shd w:val="clear" w:color="auto" w:fill="F2F2F2"/>
            <w:noWrap/>
          </w:tcPr>
          <w:p w14:paraId="32C5764C" w14:textId="41E3D528" w:rsidR="002838F3" w:rsidRPr="002838F3" w:rsidRDefault="002838F3" w:rsidP="002838F3">
            <w:pPr>
              <w:rPr>
                <w:rFonts w:ascii="Calibri" w:eastAsia="Calibri" w:hAnsi="Calibri" w:cs="Times New Roman"/>
                <w:i/>
                <w:iCs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NPTS138 derivative for in-frame deletion of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traX</w:t>
            </w:r>
          </w:p>
        </w:tc>
        <w:tc>
          <w:tcPr>
            <w:tcW w:w="5817" w:type="dxa"/>
            <w:tcBorders>
              <w:right w:val="single" w:sz="6" w:space="0" w:color="auto"/>
            </w:tcBorders>
            <w:shd w:val="clear" w:color="auto" w:fill="F2F2F2"/>
            <w:noWrap/>
          </w:tcPr>
          <w:p w14:paraId="5C58154E" w14:textId="791C4F08" w:rsidR="002838F3" w:rsidRPr="002838F3" w:rsidRDefault="002838F3" w:rsidP="002838F3">
            <w:pPr>
              <w:rPr>
                <w:rFonts w:ascii="Calibri" w:eastAsia="Calibri" w:hAnsi="Calibri" w:cs="Times New Roman"/>
                <w:color w:val="000000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) amplification of the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 xml:space="preserve">traX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flanking </w:t>
            </w:r>
            <w:r w:rsidR="00E101BA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regions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from CB15N chromosomal DNA using primers oPR181+oPR182 and oPR183+oPR184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  <w:t>b) insertion of both fragments into pNPTS138 cut with HindIII/EcoRI by Gibson assembly</w:t>
            </w:r>
          </w:p>
        </w:tc>
      </w:tr>
      <w:tr w:rsidR="002838F3" w:rsidRPr="00DF1689" w14:paraId="397E6438" w14:textId="77777777" w:rsidTr="009742BA">
        <w:tc>
          <w:tcPr>
            <w:tcW w:w="1070" w:type="dxa"/>
            <w:tcBorders>
              <w:left w:val="single" w:sz="6" w:space="0" w:color="auto"/>
            </w:tcBorders>
            <w:shd w:val="clear" w:color="auto" w:fill="F2F2F2"/>
            <w:noWrap/>
          </w:tcPr>
          <w:p w14:paraId="4A851622" w14:textId="16BC937B" w:rsidR="002838F3" w:rsidRPr="002838F3" w:rsidRDefault="002838F3" w:rsidP="002838F3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086</w:t>
            </w:r>
          </w:p>
        </w:tc>
        <w:tc>
          <w:tcPr>
            <w:tcW w:w="3178" w:type="dxa"/>
            <w:shd w:val="clear" w:color="auto" w:fill="F2F2F2"/>
            <w:noWrap/>
          </w:tcPr>
          <w:p w14:paraId="6EAEEC38" w14:textId="5B729D3D" w:rsidR="002838F3" w:rsidRPr="002838F3" w:rsidRDefault="002838F3" w:rsidP="002838F3">
            <w:pPr>
              <w:rPr>
                <w:rFonts w:ascii="Calibri" w:eastAsia="Calibri" w:hAnsi="Calibri" w:cs="Times New Roman"/>
                <w:i/>
                <w:iCs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NPTS138 derivative for in-frame deletion of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regX</w:t>
            </w:r>
          </w:p>
        </w:tc>
        <w:tc>
          <w:tcPr>
            <w:tcW w:w="5817" w:type="dxa"/>
            <w:tcBorders>
              <w:right w:val="single" w:sz="6" w:space="0" w:color="auto"/>
            </w:tcBorders>
            <w:shd w:val="clear" w:color="auto" w:fill="F2F2F2"/>
            <w:noWrap/>
          </w:tcPr>
          <w:p w14:paraId="47A90054" w14:textId="1B00B978" w:rsidR="002838F3" w:rsidRPr="002838F3" w:rsidRDefault="002838F3" w:rsidP="002838F3">
            <w:pPr>
              <w:rPr>
                <w:rFonts w:ascii="Calibri" w:eastAsia="Calibri" w:hAnsi="Calibri" w:cs="Times New Roman"/>
                <w:color w:val="000000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) amplification of the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 xml:space="preserve">regX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flanking </w:t>
            </w:r>
            <w:r w:rsidR="00E101BA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regions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from CB15N chromosomal DNA using primers oPR187+oPR188 and oPR189+oPR190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  <w:t>b) insertion of both fragments into pNPTS138 cut with HindIII/EcoRI by Gibson assembly</w:t>
            </w:r>
          </w:p>
        </w:tc>
      </w:tr>
      <w:tr w:rsidR="002838F3" w:rsidRPr="00DF1689" w14:paraId="7EDA5C36" w14:textId="77777777" w:rsidTr="009742BA">
        <w:tc>
          <w:tcPr>
            <w:tcW w:w="1070" w:type="dxa"/>
            <w:tcBorders>
              <w:left w:val="single" w:sz="6" w:space="0" w:color="auto"/>
            </w:tcBorders>
            <w:shd w:val="clear" w:color="auto" w:fill="F2F2F2"/>
            <w:noWrap/>
          </w:tcPr>
          <w:p w14:paraId="40D779AE" w14:textId="46535DC3" w:rsidR="002838F3" w:rsidRPr="002838F3" w:rsidRDefault="002838F3" w:rsidP="002838F3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091</w:t>
            </w:r>
          </w:p>
        </w:tc>
        <w:tc>
          <w:tcPr>
            <w:tcW w:w="3178" w:type="dxa"/>
            <w:shd w:val="clear" w:color="auto" w:fill="F2F2F2"/>
            <w:noWrap/>
          </w:tcPr>
          <w:p w14:paraId="2563F10A" w14:textId="6C88EF0A" w:rsidR="002838F3" w:rsidRPr="002838F3" w:rsidRDefault="002838F3" w:rsidP="002838F3">
            <w:pPr>
              <w:rPr>
                <w:rFonts w:ascii="Calibri" w:eastAsia="Calibri" w:hAnsi="Calibri" w:cs="Times New Roman"/>
                <w:i/>
                <w:iCs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TB146 derivative for the 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overexpression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of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His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vertAlign w:val="subscript"/>
              </w:rPr>
              <w:t>6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-SUMO-amiR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vertAlign w:val="subscript"/>
              </w:rPr>
              <w:t>H26A, H133A, D143A</w:t>
            </w:r>
          </w:p>
        </w:tc>
        <w:tc>
          <w:tcPr>
            <w:tcW w:w="5817" w:type="dxa"/>
            <w:tcBorders>
              <w:right w:val="single" w:sz="6" w:space="0" w:color="auto"/>
            </w:tcBorders>
            <w:shd w:val="clear" w:color="auto" w:fill="F2F2F2"/>
            <w:noWrap/>
          </w:tcPr>
          <w:p w14:paraId="0622C488" w14:textId="14C1D33D" w:rsidR="002838F3" w:rsidRPr="002838F3" w:rsidRDefault="002838F3" w:rsidP="002838F3">
            <w:pPr>
              <w:rPr>
                <w:rFonts w:ascii="Calibri" w:eastAsia="Calibri" w:hAnsi="Calibri" w:cs="Times New Roman"/>
                <w:color w:val="000000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Insertion of synthetic</w:t>
            </w:r>
            <w:r w:rsidR="00E101BA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DNA fragment containing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C. crescentus amiR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vertAlign w:val="subscript"/>
              </w:rPr>
              <w:t>H26A,H133A,D143A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 xml:space="preserve">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(Eurofins, Germany) into pTB146 cut with SacI/BamHI by Gibson Assembly</w:t>
            </w:r>
          </w:p>
        </w:tc>
      </w:tr>
      <w:tr w:rsidR="002838F3" w:rsidRPr="00DF1689" w14:paraId="6F35CA67" w14:textId="77777777" w:rsidTr="009742BA">
        <w:tc>
          <w:tcPr>
            <w:tcW w:w="1070" w:type="dxa"/>
            <w:tcBorders>
              <w:left w:val="single" w:sz="6" w:space="0" w:color="auto"/>
            </w:tcBorders>
            <w:shd w:val="clear" w:color="auto" w:fill="F2F2F2"/>
            <w:noWrap/>
          </w:tcPr>
          <w:p w14:paraId="1A107669" w14:textId="110B16E4" w:rsidR="002838F3" w:rsidRPr="002838F3" w:rsidRDefault="002838F3" w:rsidP="002838F3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093</w:t>
            </w:r>
          </w:p>
        </w:tc>
        <w:tc>
          <w:tcPr>
            <w:tcW w:w="3178" w:type="dxa"/>
            <w:shd w:val="clear" w:color="auto" w:fill="F2F2F2"/>
            <w:noWrap/>
          </w:tcPr>
          <w:p w14:paraId="049B581D" w14:textId="41162930" w:rsidR="002838F3" w:rsidRPr="002838F3" w:rsidRDefault="002838F3" w:rsidP="002838F3">
            <w:pPr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NPTS138 derivative for 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the replacement of </w:t>
            </w:r>
            <w:r>
              <w:rPr>
                <w:rFonts w:ascii="Calibri" w:eastAsia="Times New Roman" w:hAnsi="Calibri" w:cs="Calibri"/>
                <w:i/>
                <w:color w:val="000000"/>
                <w:sz w:val="16"/>
                <w:szCs w:val="16"/>
              </w:rPr>
              <w:t>amiR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with the mutant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amiR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vertAlign w:val="subscript"/>
              </w:rPr>
              <w:t>H26A, H133A, D143A</w:t>
            </w:r>
            <w:r>
              <w:rPr>
                <w:rFonts w:ascii="Calibri" w:eastAsia="Times New Roman" w:hAnsi="Calibri" w:cs="Calibri"/>
                <w:iCs/>
                <w:color w:val="000000"/>
                <w:sz w:val="16"/>
                <w:szCs w:val="16"/>
              </w:rPr>
              <w:t xml:space="preserve"> allele</w:t>
            </w:r>
          </w:p>
        </w:tc>
        <w:tc>
          <w:tcPr>
            <w:tcW w:w="5817" w:type="dxa"/>
            <w:tcBorders>
              <w:right w:val="single" w:sz="6" w:space="0" w:color="auto"/>
            </w:tcBorders>
            <w:shd w:val="clear" w:color="auto" w:fill="F2F2F2"/>
            <w:noWrap/>
          </w:tcPr>
          <w:p w14:paraId="56900C54" w14:textId="50E1E674" w:rsidR="002838F3" w:rsidRPr="002838F3" w:rsidRDefault="002838F3" w:rsidP="002838F3">
            <w:pPr>
              <w:rPr>
                <w:rFonts w:ascii="Calibri" w:eastAsia="Calibri" w:hAnsi="Calibri" w:cs="Times New Roman"/>
                <w:color w:val="000000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) amplification of the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 xml:space="preserve">amiR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flanking </w:t>
            </w:r>
            <w:r w:rsidR="00E101BA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regions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from CB15N chromosomal DNA using primers oPR016+oPR203 and oPR206+oPR019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  <w:t xml:space="preserve">b) amplification of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amiR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vertAlign w:val="subscript"/>
              </w:rPr>
              <w:t xml:space="preserve">H26A,H133A,D143A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from pPR091 using primers oPR204</w:t>
            </w:r>
            <w:r w:rsidR="00E101BA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and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oPR205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  <w:t>c) insertion of the three fragments into pNPTS138 cut with HindIII/EcoRI by Gibson assembly</w:t>
            </w:r>
          </w:p>
        </w:tc>
      </w:tr>
      <w:tr w:rsidR="002838F3" w:rsidRPr="00DF1689" w14:paraId="2505C245" w14:textId="77777777" w:rsidTr="009742BA">
        <w:tc>
          <w:tcPr>
            <w:tcW w:w="1070" w:type="dxa"/>
            <w:tcBorders>
              <w:left w:val="single" w:sz="6" w:space="0" w:color="auto"/>
            </w:tcBorders>
            <w:shd w:val="clear" w:color="auto" w:fill="F2F2F2"/>
            <w:noWrap/>
          </w:tcPr>
          <w:p w14:paraId="7DA2D417" w14:textId="3C4F3107" w:rsidR="002838F3" w:rsidRPr="002838F3" w:rsidRDefault="002838F3" w:rsidP="002838F3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099</w:t>
            </w:r>
          </w:p>
        </w:tc>
        <w:tc>
          <w:tcPr>
            <w:tcW w:w="3178" w:type="dxa"/>
            <w:shd w:val="clear" w:color="auto" w:fill="F2F2F2"/>
            <w:noWrap/>
          </w:tcPr>
          <w:p w14:paraId="6AAF6E2A" w14:textId="4518B52E" w:rsidR="002838F3" w:rsidRPr="002838F3" w:rsidRDefault="002838F3" w:rsidP="002838F3">
            <w:pPr>
              <w:rPr>
                <w:rFonts w:ascii="Calibri" w:eastAsia="Calibri" w:hAnsi="Calibri" w:cs="Times New Roman"/>
                <w:i/>
                <w:iCs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NPTS138 derivative for in-frame deletion of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nagZ</w:t>
            </w:r>
          </w:p>
        </w:tc>
        <w:tc>
          <w:tcPr>
            <w:tcW w:w="5817" w:type="dxa"/>
            <w:tcBorders>
              <w:right w:val="single" w:sz="6" w:space="0" w:color="auto"/>
            </w:tcBorders>
            <w:shd w:val="clear" w:color="auto" w:fill="F2F2F2"/>
            <w:noWrap/>
          </w:tcPr>
          <w:p w14:paraId="67222C2E" w14:textId="66CCCCAA" w:rsidR="002838F3" w:rsidRPr="002838F3" w:rsidRDefault="002838F3" w:rsidP="002838F3">
            <w:pPr>
              <w:rPr>
                <w:rFonts w:ascii="Calibri" w:eastAsia="Calibri" w:hAnsi="Calibri" w:cs="Times New Roman"/>
                <w:color w:val="000000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) amplification of the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 xml:space="preserve">nagZ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flanking </w:t>
            </w:r>
            <w:r w:rsidR="00E101BA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regions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from CB15N chromosomal DNA using primers oPR219+oPR220 and oPR221+oPR222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  <w:t>b) insertion of both fragments into pNPTS138 cut with HindIII/EcoRI by Gibson assembly</w:t>
            </w:r>
          </w:p>
        </w:tc>
      </w:tr>
      <w:tr w:rsidR="002838F3" w:rsidRPr="00DF1689" w14:paraId="12A700C7" w14:textId="77777777" w:rsidTr="009742BA">
        <w:tc>
          <w:tcPr>
            <w:tcW w:w="1070" w:type="dxa"/>
            <w:tcBorders>
              <w:left w:val="single" w:sz="6" w:space="0" w:color="auto"/>
            </w:tcBorders>
            <w:shd w:val="clear" w:color="auto" w:fill="F2F2F2"/>
            <w:noWrap/>
          </w:tcPr>
          <w:p w14:paraId="68FA9792" w14:textId="6960AC31" w:rsidR="002838F3" w:rsidRPr="002838F3" w:rsidRDefault="002838F3" w:rsidP="002838F3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101</w:t>
            </w:r>
          </w:p>
        </w:tc>
        <w:tc>
          <w:tcPr>
            <w:tcW w:w="3178" w:type="dxa"/>
            <w:shd w:val="clear" w:color="auto" w:fill="F2F2F2"/>
            <w:noWrap/>
          </w:tcPr>
          <w:p w14:paraId="7095B951" w14:textId="0F8C939A" w:rsidR="002838F3" w:rsidRPr="002838F3" w:rsidRDefault="002838F3" w:rsidP="002838F3">
            <w:pPr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NPTS138 derivative for 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the replacement of </w:t>
            </w:r>
            <w:r>
              <w:rPr>
                <w:rFonts w:ascii="Calibri" w:eastAsia="Times New Roman" w:hAnsi="Calibri" w:cs="Calibri"/>
                <w:i/>
                <w:color w:val="000000"/>
                <w:sz w:val="16"/>
                <w:szCs w:val="16"/>
              </w:rPr>
              <w:t>nahZ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with the mutant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nagZ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vertAlign w:val="subscript"/>
              </w:rPr>
              <w:t>D259A</w:t>
            </w:r>
            <w:r>
              <w:rPr>
                <w:rFonts w:ascii="Calibri" w:eastAsia="Times New Roman" w:hAnsi="Calibri" w:cs="Calibri"/>
                <w:iCs/>
                <w:color w:val="000000"/>
                <w:sz w:val="16"/>
                <w:szCs w:val="16"/>
              </w:rPr>
              <w:t xml:space="preserve"> allele</w:t>
            </w:r>
          </w:p>
        </w:tc>
        <w:tc>
          <w:tcPr>
            <w:tcW w:w="5817" w:type="dxa"/>
            <w:tcBorders>
              <w:right w:val="single" w:sz="6" w:space="0" w:color="auto"/>
            </w:tcBorders>
            <w:shd w:val="clear" w:color="auto" w:fill="F2F2F2"/>
            <w:noWrap/>
          </w:tcPr>
          <w:p w14:paraId="22E6FDE5" w14:textId="710832EA" w:rsidR="002838F3" w:rsidRPr="002838F3" w:rsidRDefault="002838F3" w:rsidP="002838F3">
            <w:pPr>
              <w:rPr>
                <w:rFonts w:ascii="Calibri" w:eastAsia="Calibri" w:hAnsi="Calibri" w:cs="Times New Roman"/>
                <w:color w:val="000000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) amplification of the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 xml:space="preserve">nagZ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flanking </w:t>
            </w:r>
            <w:r w:rsidR="00E101BA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regions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from CB15N chromosomal DNA using primers oPR219+oPR232 and oPR231+oPR222 (introduction of the D259A mutation by the overhangs of the primers)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  <w:t>b) insertion of both fragments into pNPTS138 cut with HindIII/EcoRI by Gibson assembly</w:t>
            </w:r>
          </w:p>
        </w:tc>
      </w:tr>
      <w:tr w:rsidR="002838F3" w:rsidRPr="00DF1689" w14:paraId="4B863575" w14:textId="77777777" w:rsidTr="009742BA">
        <w:tc>
          <w:tcPr>
            <w:tcW w:w="1070" w:type="dxa"/>
            <w:tcBorders>
              <w:left w:val="single" w:sz="6" w:space="0" w:color="auto"/>
            </w:tcBorders>
            <w:shd w:val="clear" w:color="auto" w:fill="F2F2F2"/>
            <w:noWrap/>
          </w:tcPr>
          <w:p w14:paraId="2BD589D1" w14:textId="1128447D" w:rsidR="002838F3" w:rsidRPr="002838F3" w:rsidRDefault="002838F3" w:rsidP="002838F3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102</w:t>
            </w:r>
          </w:p>
        </w:tc>
        <w:tc>
          <w:tcPr>
            <w:tcW w:w="3178" w:type="dxa"/>
            <w:shd w:val="clear" w:color="auto" w:fill="F2F2F2"/>
            <w:noWrap/>
          </w:tcPr>
          <w:p w14:paraId="3A14E141" w14:textId="3B3B1317" w:rsidR="002838F3" w:rsidRPr="002838F3" w:rsidRDefault="002838F3" w:rsidP="002838F3">
            <w:pPr>
              <w:rPr>
                <w:rFonts w:ascii="Calibri" w:eastAsia="Calibri" w:hAnsi="Calibri" w:cs="Times New Roman"/>
                <w:i/>
                <w:iCs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TB146 derivative for the 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overexpression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of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His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vertAlign w:val="subscript"/>
              </w:rPr>
              <w:t>6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-SUMO-nagZ</w:t>
            </w:r>
          </w:p>
        </w:tc>
        <w:tc>
          <w:tcPr>
            <w:tcW w:w="5817" w:type="dxa"/>
            <w:tcBorders>
              <w:right w:val="single" w:sz="6" w:space="0" w:color="auto"/>
            </w:tcBorders>
            <w:shd w:val="clear" w:color="auto" w:fill="F2F2F2"/>
            <w:noWrap/>
          </w:tcPr>
          <w:p w14:paraId="3152AB66" w14:textId="5C164C4F" w:rsidR="002838F3" w:rsidRPr="002838F3" w:rsidRDefault="002838F3" w:rsidP="002838F3">
            <w:pPr>
              <w:rPr>
                <w:rFonts w:ascii="Calibri" w:eastAsia="Calibri" w:hAnsi="Calibri" w:cs="Times New Roman"/>
                <w:color w:val="000000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) amplification of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nagZ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from CB15N chromosomal DNA using primers oPR229 </w:t>
            </w:r>
            <w:r w:rsidR="00E101BA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and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oPR230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  <w:t xml:space="preserve">b) insertion of </w:t>
            </w:r>
            <w:r w:rsidR="00E101BA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the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fragment into pTB146 cut with SacI/BamHI by Gibson assembly</w:t>
            </w:r>
          </w:p>
        </w:tc>
      </w:tr>
      <w:tr w:rsidR="002838F3" w:rsidRPr="00DF1689" w14:paraId="284A7646" w14:textId="77777777" w:rsidTr="009742BA">
        <w:tc>
          <w:tcPr>
            <w:tcW w:w="1070" w:type="dxa"/>
            <w:tcBorders>
              <w:left w:val="single" w:sz="6" w:space="0" w:color="auto"/>
            </w:tcBorders>
            <w:shd w:val="clear" w:color="auto" w:fill="F2F2F2"/>
            <w:noWrap/>
          </w:tcPr>
          <w:p w14:paraId="76BD9554" w14:textId="3DB5D035" w:rsidR="002838F3" w:rsidRPr="002838F3" w:rsidRDefault="002838F3" w:rsidP="002838F3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107</w:t>
            </w:r>
          </w:p>
        </w:tc>
        <w:tc>
          <w:tcPr>
            <w:tcW w:w="3178" w:type="dxa"/>
            <w:shd w:val="clear" w:color="auto" w:fill="F2F2F2"/>
            <w:noWrap/>
          </w:tcPr>
          <w:p w14:paraId="6216B0D3" w14:textId="392BD13D" w:rsidR="002838F3" w:rsidRPr="002838F3" w:rsidRDefault="002838F3" w:rsidP="002838F3">
            <w:pPr>
              <w:rPr>
                <w:rFonts w:ascii="Calibri" w:eastAsia="Calibri" w:hAnsi="Calibri" w:cs="Times New Roman"/>
                <w:i/>
                <w:iCs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TB146 derivative for the 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overexpression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of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His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vertAlign w:val="subscript"/>
              </w:rPr>
              <w:t>6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-SUMO-nagZ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vertAlign w:val="subscript"/>
              </w:rPr>
              <w:t>D259A</w:t>
            </w:r>
          </w:p>
        </w:tc>
        <w:tc>
          <w:tcPr>
            <w:tcW w:w="5817" w:type="dxa"/>
            <w:tcBorders>
              <w:right w:val="single" w:sz="6" w:space="0" w:color="auto"/>
            </w:tcBorders>
            <w:shd w:val="clear" w:color="auto" w:fill="F2F2F2"/>
            <w:noWrap/>
          </w:tcPr>
          <w:p w14:paraId="1B8A6B7E" w14:textId="7AD20C83" w:rsidR="002838F3" w:rsidRPr="002838F3" w:rsidRDefault="002838F3" w:rsidP="002838F3">
            <w:pPr>
              <w:rPr>
                <w:rFonts w:ascii="Calibri" w:eastAsia="Calibri" w:hAnsi="Calibri" w:cs="Times New Roman"/>
                <w:color w:val="000000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) amplification of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nagZ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vertAlign w:val="subscript"/>
              </w:rPr>
              <w:t>D259A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from pPR101 using primers oPR229 </w:t>
            </w:r>
            <w:r w:rsidR="00E101BA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and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oPR230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  <w:t xml:space="preserve">b) insertion of </w:t>
            </w:r>
            <w:r w:rsidR="00E101BA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the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fragment into pTB146 cut with SacI/BamHI by Gibson assembly</w:t>
            </w:r>
          </w:p>
        </w:tc>
      </w:tr>
      <w:tr w:rsidR="002838F3" w:rsidRPr="00DF1689" w14:paraId="54D9ADE9" w14:textId="77777777" w:rsidTr="009742BA">
        <w:tc>
          <w:tcPr>
            <w:tcW w:w="1070" w:type="dxa"/>
            <w:tcBorders>
              <w:left w:val="single" w:sz="6" w:space="0" w:color="auto"/>
            </w:tcBorders>
            <w:shd w:val="clear" w:color="auto" w:fill="F2F2F2"/>
            <w:noWrap/>
          </w:tcPr>
          <w:p w14:paraId="4BA8296E" w14:textId="41108622" w:rsidR="002838F3" w:rsidRPr="002838F3" w:rsidRDefault="002838F3" w:rsidP="002838F3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109</w:t>
            </w:r>
          </w:p>
        </w:tc>
        <w:tc>
          <w:tcPr>
            <w:tcW w:w="3178" w:type="dxa"/>
            <w:shd w:val="clear" w:color="auto" w:fill="F2F2F2"/>
            <w:noWrap/>
          </w:tcPr>
          <w:p w14:paraId="0D4A3E2D" w14:textId="31F69387" w:rsidR="002838F3" w:rsidRPr="002838F3" w:rsidRDefault="002838F3" w:rsidP="002838F3">
            <w:pPr>
              <w:rPr>
                <w:rFonts w:ascii="Calibri" w:eastAsia="Calibri" w:hAnsi="Calibri" w:cs="Times New Roman"/>
                <w:i/>
                <w:iCs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NPTS138 derivative for in-frame deletion of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ampG</w:t>
            </w:r>
          </w:p>
        </w:tc>
        <w:tc>
          <w:tcPr>
            <w:tcW w:w="5817" w:type="dxa"/>
            <w:tcBorders>
              <w:right w:val="single" w:sz="6" w:space="0" w:color="auto"/>
            </w:tcBorders>
            <w:shd w:val="clear" w:color="auto" w:fill="F2F2F2"/>
            <w:noWrap/>
          </w:tcPr>
          <w:p w14:paraId="743FF652" w14:textId="4FCAB4AF" w:rsidR="002838F3" w:rsidRPr="002838F3" w:rsidRDefault="002838F3" w:rsidP="002838F3">
            <w:pPr>
              <w:rPr>
                <w:rFonts w:ascii="Calibri" w:eastAsia="Calibri" w:hAnsi="Calibri" w:cs="Times New Roman"/>
                <w:color w:val="000000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) amplification of the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 xml:space="preserve">ampG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flanking </w:t>
            </w:r>
            <w:r w:rsidR="00E101BA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regions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from CB15N chromosomal DNA using primers oPR239+oPR240 and oPR241+oPR242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  <w:t>b) insertion of both fragments into pNPTS138 cut with HindIII/EcoRI by Gibson assembly</w:t>
            </w:r>
          </w:p>
        </w:tc>
      </w:tr>
      <w:tr w:rsidR="002838F3" w:rsidRPr="00DF1689" w14:paraId="5998BDB2" w14:textId="77777777" w:rsidTr="009742BA">
        <w:tc>
          <w:tcPr>
            <w:tcW w:w="1070" w:type="dxa"/>
            <w:tcBorders>
              <w:left w:val="single" w:sz="6" w:space="0" w:color="auto"/>
            </w:tcBorders>
            <w:shd w:val="clear" w:color="auto" w:fill="F2F2F2"/>
            <w:noWrap/>
          </w:tcPr>
          <w:p w14:paraId="3DF1A2E1" w14:textId="51CF98D3" w:rsidR="002838F3" w:rsidRPr="002838F3" w:rsidRDefault="002838F3" w:rsidP="002838F3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110</w:t>
            </w:r>
          </w:p>
        </w:tc>
        <w:tc>
          <w:tcPr>
            <w:tcW w:w="3178" w:type="dxa"/>
            <w:shd w:val="clear" w:color="auto" w:fill="F2F2F2"/>
            <w:noWrap/>
          </w:tcPr>
          <w:p w14:paraId="7A026667" w14:textId="2426B24B" w:rsidR="002838F3" w:rsidRPr="002838F3" w:rsidRDefault="002838F3" w:rsidP="002838F3">
            <w:pPr>
              <w:rPr>
                <w:rFonts w:ascii="Calibri" w:eastAsia="Calibri" w:hAnsi="Calibri" w:cs="Times New Roman"/>
                <w:i/>
                <w:iCs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PR9TT derivative including the promoter region of the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blaA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operon</w:t>
            </w:r>
          </w:p>
        </w:tc>
        <w:tc>
          <w:tcPr>
            <w:tcW w:w="5817" w:type="dxa"/>
            <w:tcBorders>
              <w:right w:val="single" w:sz="6" w:space="0" w:color="auto"/>
            </w:tcBorders>
            <w:shd w:val="clear" w:color="auto" w:fill="F2F2F2"/>
            <w:noWrap/>
          </w:tcPr>
          <w:p w14:paraId="491F875C" w14:textId="658DE933" w:rsidR="002838F3" w:rsidRPr="002838F3" w:rsidRDefault="002838F3" w:rsidP="002838F3">
            <w:pPr>
              <w:rPr>
                <w:rFonts w:ascii="Calibri" w:eastAsia="Calibri" w:hAnsi="Calibri" w:cs="Times New Roman"/>
                <w:color w:val="000000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) amplification of the promoter region (400 bp) </w:t>
            </w:r>
            <w:r w:rsidR="00E101BA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upstream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of the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blaA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operon using primers oPR245 </w:t>
            </w:r>
            <w:r w:rsidR="00E101BA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and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oPR246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  <w:t xml:space="preserve">b) insertion of </w:t>
            </w:r>
            <w:r w:rsidR="00E101BA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the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fragment into pPR9TT cut with KpnI/XmaI by Gibson assembly</w:t>
            </w:r>
          </w:p>
        </w:tc>
      </w:tr>
      <w:tr w:rsidR="002838F3" w:rsidRPr="00DF1689" w14:paraId="3B64D690" w14:textId="77777777" w:rsidTr="009742BA">
        <w:tc>
          <w:tcPr>
            <w:tcW w:w="1070" w:type="dxa"/>
            <w:tcBorders>
              <w:left w:val="single" w:sz="6" w:space="0" w:color="auto"/>
            </w:tcBorders>
            <w:shd w:val="clear" w:color="auto" w:fill="F2F2F2"/>
            <w:noWrap/>
          </w:tcPr>
          <w:p w14:paraId="53B2375F" w14:textId="431E132E" w:rsidR="002838F3" w:rsidRPr="002838F3" w:rsidRDefault="002838F3" w:rsidP="002838F3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111</w:t>
            </w:r>
          </w:p>
        </w:tc>
        <w:tc>
          <w:tcPr>
            <w:tcW w:w="3178" w:type="dxa"/>
            <w:shd w:val="clear" w:color="auto" w:fill="F2F2F2"/>
            <w:noWrap/>
          </w:tcPr>
          <w:p w14:paraId="77030BF4" w14:textId="73D2A300" w:rsidR="002838F3" w:rsidRPr="002838F3" w:rsidRDefault="002838F3" w:rsidP="002838F3">
            <w:pPr>
              <w:rPr>
                <w:rFonts w:ascii="Calibri" w:eastAsia="Calibri" w:hAnsi="Calibri" w:cs="Times New Roman"/>
                <w:i/>
                <w:iCs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NPTS138 derivative for in-frame deletion of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CCNA_02225</w:t>
            </w:r>
          </w:p>
        </w:tc>
        <w:tc>
          <w:tcPr>
            <w:tcW w:w="5817" w:type="dxa"/>
            <w:tcBorders>
              <w:right w:val="single" w:sz="6" w:space="0" w:color="auto"/>
            </w:tcBorders>
            <w:shd w:val="clear" w:color="auto" w:fill="F2F2F2"/>
            <w:noWrap/>
          </w:tcPr>
          <w:p w14:paraId="4AEE84AE" w14:textId="5FFEE4C8" w:rsidR="002838F3" w:rsidRPr="002838F3" w:rsidRDefault="002838F3" w:rsidP="002838F3">
            <w:pPr>
              <w:rPr>
                <w:rFonts w:ascii="Calibri" w:eastAsia="Calibri" w:hAnsi="Calibri" w:cs="Times New Roman"/>
                <w:color w:val="000000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) amplification of the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 xml:space="preserve">CCNA_02225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flanking </w:t>
            </w:r>
            <w:r w:rsidR="00E101BA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regions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from CB15N chromosomal DNA using primers oPR247+oPR248 and oPR249+oPR250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  <w:t>b) insertion of both fragments into pNPTS138 cut with HindIII/EcoRI by Gibson assembly</w:t>
            </w:r>
          </w:p>
        </w:tc>
      </w:tr>
      <w:tr w:rsidR="002838F3" w:rsidRPr="00DF1689" w14:paraId="74667DA6" w14:textId="77777777" w:rsidTr="009742BA">
        <w:tc>
          <w:tcPr>
            <w:tcW w:w="1070" w:type="dxa"/>
            <w:tcBorders>
              <w:left w:val="single" w:sz="6" w:space="0" w:color="auto"/>
            </w:tcBorders>
            <w:shd w:val="clear" w:color="auto" w:fill="F2F2F2"/>
            <w:noWrap/>
          </w:tcPr>
          <w:p w14:paraId="26881381" w14:textId="6A4A914C" w:rsidR="002838F3" w:rsidRPr="002838F3" w:rsidRDefault="002838F3" w:rsidP="002838F3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116</w:t>
            </w:r>
          </w:p>
        </w:tc>
        <w:tc>
          <w:tcPr>
            <w:tcW w:w="3178" w:type="dxa"/>
            <w:shd w:val="clear" w:color="auto" w:fill="F2F2F2"/>
            <w:noWrap/>
          </w:tcPr>
          <w:p w14:paraId="4D60F063" w14:textId="49B4F889" w:rsidR="002838F3" w:rsidRPr="002838F3" w:rsidRDefault="002838F3" w:rsidP="002838F3">
            <w:pPr>
              <w:rPr>
                <w:rFonts w:ascii="Calibri" w:eastAsia="Calibri" w:hAnsi="Calibri" w:cs="Times New Roman"/>
                <w:i/>
                <w:iCs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NPTS138 derivative for in-frame deletion of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anmK</w:t>
            </w:r>
          </w:p>
        </w:tc>
        <w:tc>
          <w:tcPr>
            <w:tcW w:w="5817" w:type="dxa"/>
            <w:tcBorders>
              <w:right w:val="single" w:sz="6" w:space="0" w:color="auto"/>
            </w:tcBorders>
            <w:shd w:val="clear" w:color="auto" w:fill="F2F2F2"/>
            <w:noWrap/>
          </w:tcPr>
          <w:p w14:paraId="1AF2EC78" w14:textId="10CFC687" w:rsidR="002838F3" w:rsidRPr="002838F3" w:rsidRDefault="002838F3" w:rsidP="002838F3">
            <w:pPr>
              <w:rPr>
                <w:rFonts w:ascii="Calibri" w:eastAsia="Calibri" w:hAnsi="Calibri" w:cs="Times New Roman"/>
                <w:color w:val="000000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) amplification of the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 xml:space="preserve">anmK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flanking </w:t>
            </w:r>
            <w:r w:rsidR="00E101BA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regions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from CB15N chromosomal DNA using primers oPR264+oPR265 and oPR266+oPR267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lastRenderedPageBreak/>
              <w:t>b) insertion of both fragments into pNPTS138 cut with HindIII/EcoRI by Gibson assembly</w:t>
            </w:r>
          </w:p>
        </w:tc>
      </w:tr>
      <w:tr w:rsidR="00086ECF" w:rsidRPr="00DF1689" w14:paraId="66051C75" w14:textId="77777777" w:rsidTr="009742BA">
        <w:tc>
          <w:tcPr>
            <w:tcW w:w="1070" w:type="dxa"/>
            <w:tcBorders>
              <w:left w:val="single" w:sz="6" w:space="0" w:color="auto"/>
            </w:tcBorders>
            <w:shd w:val="clear" w:color="auto" w:fill="F2F2F2"/>
            <w:noWrap/>
          </w:tcPr>
          <w:p w14:paraId="7169F82F" w14:textId="4D657D98" w:rsidR="00086ECF" w:rsidRPr="002838F3" w:rsidRDefault="00086ECF" w:rsidP="00086ECF">
            <w:pP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lastRenderedPageBreak/>
              <w:t>pPR119</w:t>
            </w:r>
          </w:p>
        </w:tc>
        <w:tc>
          <w:tcPr>
            <w:tcW w:w="3178" w:type="dxa"/>
            <w:shd w:val="clear" w:color="auto" w:fill="F2F2F2"/>
            <w:noWrap/>
          </w:tcPr>
          <w:p w14:paraId="09631006" w14:textId="6BBAAA95" w:rsidR="00086ECF" w:rsidRPr="002838F3" w:rsidRDefault="00086ECF" w:rsidP="00086ECF">
            <w:pP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XCHYC-2 derivative for the introduction of </w:t>
            </w:r>
            <w:r>
              <w:rPr>
                <w:rFonts w:ascii="Calibri" w:eastAsia="Times New Roman" w:hAnsi="Calibri" w:cs="Calibri"/>
                <w:i/>
                <w:color w:val="000000"/>
                <w:sz w:val="16"/>
                <w:szCs w:val="16"/>
              </w:rPr>
              <w:t>ampG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into the native xylose region</w:t>
            </w:r>
          </w:p>
        </w:tc>
        <w:tc>
          <w:tcPr>
            <w:tcW w:w="5817" w:type="dxa"/>
            <w:tcBorders>
              <w:right w:val="single" w:sz="6" w:space="0" w:color="auto"/>
            </w:tcBorders>
            <w:shd w:val="clear" w:color="auto" w:fill="F2F2F2"/>
            <w:noWrap/>
          </w:tcPr>
          <w:p w14:paraId="386A6DDA" w14:textId="39B33CAC" w:rsidR="00086ECF" w:rsidRPr="002838F3" w:rsidRDefault="00086ECF" w:rsidP="00086ECF">
            <w:pP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) amplification of </w:t>
            </w:r>
            <w:r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ampG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 xml:space="preserve">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from CB15N chromosomal DNA using primers oPR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82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+oPR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83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  <w:t>b) insertion of both fragments into p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XCHYC-2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cut with 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NdeI/NheI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by Gibson assembly</w:t>
            </w:r>
          </w:p>
        </w:tc>
      </w:tr>
      <w:tr w:rsidR="00086ECF" w:rsidRPr="00DF1689" w14:paraId="07AA9983" w14:textId="77777777" w:rsidTr="009742BA">
        <w:tc>
          <w:tcPr>
            <w:tcW w:w="1070" w:type="dxa"/>
            <w:tcBorders>
              <w:left w:val="single" w:sz="6" w:space="0" w:color="auto"/>
            </w:tcBorders>
            <w:shd w:val="clear" w:color="auto" w:fill="F2F2F2"/>
            <w:noWrap/>
          </w:tcPr>
          <w:p w14:paraId="1006D338" w14:textId="0562DA09" w:rsidR="00086ECF" w:rsidRPr="002838F3" w:rsidRDefault="00086ECF" w:rsidP="00086ECF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122</w:t>
            </w:r>
          </w:p>
        </w:tc>
        <w:tc>
          <w:tcPr>
            <w:tcW w:w="3178" w:type="dxa"/>
            <w:shd w:val="clear" w:color="auto" w:fill="F2F2F2"/>
            <w:noWrap/>
          </w:tcPr>
          <w:p w14:paraId="70E1C8A2" w14:textId="3C5330A9" w:rsidR="00086ECF" w:rsidRPr="002838F3" w:rsidRDefault="00086ECF" w:rsidP="00086ECF">
            <w:pPr>
              <w:rPr>
                <w:rFonts w:ascii="Calibri" w:eastAsia="Calibri" w:hAnsi="Calibri" w:cs="Times New Roman"/>
                <w:i/>
                <w:iCs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NPTS138 derivative for in-frame deletion of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nagK</w:t>
            </w:r>
          </w:p>
        </w:tc>
        <w:tc>
          <w:tcPr>
            <w:tcW w:w="5817" w:type="dxa"/>
            <w:tcBorders>
              <w:right w:val="single" w:sz="6" w:space="0" w:color="auto"/>
            </w:tcBorders>
            <w:shd w:val="clear" w:color="auto" w:fill="F2F2F2"/>
            <w:noWrap/>
          </w:tcPr>
          <w:p w14:paraId="20DADF05" w14:textId="761F4677" w:rsidR="00086ECF" w:rsidRPr="002838F3" w:rsidRDefault="00086ECF" w:rsidP="00086ECF">
            <w:pPr>
              <w:rPr>
                <w:rFonts w:ascii="Calibri" w:eastAsia="Calibri" w:hAnsi="Calibri" w:cs="Times New Roman"/>
                <w:color w:val="000000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) amplification of the </w:t>
            </w:r>
            <w:r w:rsidRPr="00732968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nagK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 xml:space="preserve">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flanking 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regions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from CB15N chromosomal DNA using primers oPR292+oPR293 and oPR294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+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oPR295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  <w:t>b) insertion of both fragments into pNPTS138 cut with HindIII/EcoRI by Gibson assembly</w:t>
            </w:r>
          </w:p>
        </w:tc>
      </w:tr>
      <w:tr w:rsidR="00086ECF" w:rsidRPr="00DF1689" w14:paraId="1A42765C" w14:textId="77777777" w:rsidTr="009742BA">
        <w:tc>
          <w:tcPr>
            <w:tcW w:w="1070" w:type="dxa"/>
            <w:tcBorders>
              <w:left w:val="single" w:sz="6" w:space="0" w:color="auto"/>
            </w:tcBorders>
            <w:shd w:val="clear" w:color="auto" w:fill="F2F2F2"/>
            <w:noWrap/>
          </w:tcPr>
          <w:p w14:paraId="36CFF023" w14:textId="384F1065" w:rsidR="00086ECF" w:rsidRPr="002838F3" w:rsidRDefault="00086ECF" w:rsidP="00086ECF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123</w:t>
            </w:r>
          </w:p>
        </w:tc>
        <w:tc>
          <w:tcPr>
            <w:tcW w:w="3178" w:type="dxa"/>
            <w:shd w:val="clear" w:color="auto" w:fill="F2F2F2"/>
            <w:noWrap/>
          </w:tcPr>
          <w:p w14:paraId="623C355F" w14:textId="4C34C736" w:rsidR="00086ECF" w:rsidRPr="002838F3" w:rsidRDefault="00086ECF" w:rsidP="00086ECF">
            <w:pPr>
              <w:rPr>
                <w:rFonts w:ascii="Calibri" w:eastAsia="Calibri" w:hAnsi="Calibri" w:cs="Times New Roman"/>
                <w:i/>
                <w:iCs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NPTS138 derivative for in-frame deletion of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nagA1</w:t>
            </w:r>
          </w:p>
        </w:tc>
        <w:tc>
          <w:tcPr>
            <w:tcW w:w="5817" w:type="dxa"/>
            <w:tcBorders>
              <w:right w:val="single" w:sz="6" w:space="0" w:color="auto"/>
            </w:tcBorders>
            <w:shd w:val="clear" w:color="auto" w:fill="F2F2F2"/>
            <w:noWrap/>
          </w:tcPr>
          <w:p w14:paraId="3AD8625E" w14:textId="610A3A90" w:rsidR="00086ECF" w:rsidRPr="002838F3" w:rsidRDefault="00086ECF" w:rsidP="00086ECF">
            <w:pPr>
              <w:rPr>
                <w:rFonts w:ascii="Calibri" w:eastAsia="Calibri" w:hAnsi="Calibri" w:cs="Times New Roman"/>
                <w:color w:val="000000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) amplification of the </w:t>
            </w:r>
            <w:r w:rsidRPr="00732968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nagA1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 xml:space="preserve">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flanking 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regions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from CB15N chromosomal DNA using primers oPR298+oPR299 and oPR300+oPR301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  <w:t>b) insertion of both fragments into pNPTS138 cut with HindIII/EcoRI by Gibson assembly</w:t>
            </w:r>
          </w:p>
        </w:tc>
      </w:tr>
      <w:tr w:rsidR="00086ECF" w:rsidRPr="00DF1689" w14:paraId="03AF6D94" w14:textId="77777777" w:rsidTr="009742BA">
        <w:tc>
          <w:tcPr>
            <w:tcW w:w="1070" w:type="dxa"/>
            <w:tcBorders>
              <w:left w:val="single" w:sz="6" w:space="0" w:color="auto"/>
            </w:tcBorders>
            <w:shd w:val="clear" w:color="auto" w:fill="F2F2F2"/>
            <w:noWrap/>
          </w:tcPr>
          <w:p w14:paraId="02C36278" w14:textId="523A2D6B" w:rsidR="00086ECF" w:rsidRPr="002838F3" w:rsidRDefault="00086ECF" w:rsidP="00086ECF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124</w:t>
            </w:r>
          </w:p>
        </w:tc>
        <w:tc>
          <w:tcPr>
            <w:tcW w:w="3178" w:type="dxa"/>
            <w:shd w:val="clear" w:color="auto" w:fill="F2F2F2"/>
            <w:noWrap/>
          </w:tcPr>
          <w:p w14:paraId="1CA54E2B" w14:textId="1CED3BDD" w:rsidR="00086ECF" w:rsidRPr="002838F3" w:rsidRDefault="00086ECF" w:rsidP="00086ECF">
            <w:pPr>
              <w:rPr>
                <w:rFonts w:ascii="Calibri" w:eastAsia="Calibri" w:hAnsi="Calibri" w:cs="Times New Roman"/>
                <w:i/>
                <w:iCs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NPTS138 derivative for in-frame deletion of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nagA2</w:t>
            </w:r>
          </w:p>
        </w:tc>
        <w:tc>
          <w:tcPr>
            <w:tcW w:w="5817" w:type="dxa"/>
            <w:tcBorders>
              <w:right w:val="single" w:sz="6" w:space="0" w:color="auto"/>
            </w:tcBorders>
            <w:shd w:val="clear" w:color="auto" w:fill="F2F2F2"/>
            <w:noWrap/>
          </w:tcPr>
          <w:p w14:paraId="0CB4806C" w14:textId="0E56A375" w:rsidR="00086ECF" w:rsidRPr="002838F3" w:rsidRDefault="00086ECF" w:rsidP="00086ECF">
            <w:pPr>
              <w:rPr>
                <w:rFonts w:ascii="Calibri" w:eastAsia="Calibri" w:hAnsi="Calibri" w:cs="Times New Roman"/>
                <w:color w:val="000000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) amplification of the </w:t>
            </w:r>
            <w:r w:rsidRPr="00732968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nagA2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 xml:space="preserve">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flanking 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regions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from CB15N chromosomal DNA using primers oPR304 + oPR305 and oPR306 + oPR307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  <w:t>b) insertion of both fragments into pNPTS138 cut with HindIII/EcoRI by Gibson assembly</w:t>
            </w:r>
          </w:p>
        </w:tc>
      </w:tr>
      <w:tr w:rsidR="00086ECF" w:rsidRPr="00DF1689" w14:paraId="73521761" w14:textId="77777777" w:rsidTr="009742BA">
        <w:tc>
          <w:tcPr>
            <w:tcW w:w="1070" w:type="dxa"/>
            <w:tcBorders>
              <w:left w:val="single" w:sz="6" w:space="0" w:color="auto"/>
            </w:tcBorders>
            <w:shd w:val="clear" w:color="auto" w:fill="F2F2F2"/>
            <w:noWrap/>
          </w:tcPr>
          <w:p w14:paraId="3F64B8B6" w14:textId="39566A50" w:rsidR="00086ECF" w:rsidRPr="002838F3" w:rsidRDefault="00086ECF" w:rsidP="00086ECF">
            <w:pPr>
              <w:rPr>
                <w:rFonts w:eastAsia="Times New Roman" w:cstheme="minorHAnsi"/>
                <w:color w:val="000000"/>
                <w:sz w:val="16"/>
                <w:szCs w:val="16"/>
                <w:lang w:eastAsia="de-DE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127</w:t>
            </w:r>
          </w:p>
        </w:tc>
        <w:tc>
          <w:tcPr>
            <w:tcW w:w="3178" w:type="dxa"/>
            <w:shd w:val="clear" w:color="auto" w:fill="F2F2F2"/>
            <w:noWrap/>
          </w:tcPr>
          <w:p w14:paraId="160F02D3" w14:textId="43395455" w:rsidR="00086ECF" w:rsidRPr="002838F3" w:rsidRDefault="00086ECF" w:rsidP="00086ECF">
            <w:pPr>
              <w:rPr>
                <w:rFonts w:eastAsia="Times New Roman" w:cstheme="minorHAnsi"/>
                <w:color w:val="000000"/>
                <w:sz w:val="16"/>
                <w:szCs w:val="16"/>
                <w:lang w:eastAsia="de-DE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NPTS138 derivative for in-frame deletion of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 xml:space="preserve">traX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nd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amiR</w:t>
            </w:r>
          </w:p>
        </w:tc>
        <w:tc>
          <w:tcPr>
            <w:tcW w:w="5817" w:type="dxa"/>
            <w:tcBorders>
              <w:right w:val="single" w:sz="6" w:space="0" w:color="auto"/>
            </w:tcBorders>
            <w:shd w:val="clear" w:color="auto" w:fill="F2F2F2"/>
            <w:noWrap/>
          </w:tcPr>
          <w:p w14:paraId="58EC10EC" w14:textId="51C1794A" w:rsidR="00086ECF" w:rsidRPr="002838F3" w:rsidRDefault="00086ECF" w:rsidP="00086ECF">
            <w:pPr>
              <w:rPr>
                <w:rFonts w:eastAsia="Times New Roman" w:cstheme="minorHAnsi"/>
                <w:color w:val="1F4E79"/>
                <w:sz w:val="16"/>
                <w:szCs w:val="16"/>
                <w:lang w:eastAsia="de-DE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) amplification of the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 xml:space="preserve">traX+amiR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flanking 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regions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from CB15N chromosomal DNA using primers oPR181+oPR316 and oPR317+oPR019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  <w:t>b) insertion of both fragments into pNPTS138 cut with HindIII/EcoRI by Gibson assembly</w:t>
            </w:r>
          </w:p>
        </w:tc>
      </w:tr>
      <w:tr w:rsidR="00086ECF" w:rsidRPr="00DF1689" w14:paraId="5EAE2FDD" w14:textId="77777777" w:rsidTr="00086ECF">
        <w:tc>
          <w:tcPr>
            <w:tcW w:w="1070" w:type="dxa"/>
            <w:tcBorders>
              <w:left w:val="single" w:sz="6" w:space="0" w:color="auto"/>
            </w:tcBorders>
            <w:shd w:val="clear" w:color="auto" w:fill="F2F2F2"/>
            <w:noWrap/>
          </w:tcPr>
          <w:p w14:paraId="3AE9DE78" w14:textId="01A34931" w:rsidR="00086ECF" w:rsidRPr="00406644" w:rsidRDefault="00086ECF" w:rsidP="00086ECF">
            <w:pPr>
              <w:rPr>
                <w:rFonts w:ascii="Calibri" w:eastAsia="Calibri" w:hAnsi="Calibri" w:cs="Times New Roman"/>
                <w:sz w:val="18"/>
                <w:szCs w:val="18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128</w:t>
            </w:r>
          </w:p>
        </w:tc>
        <w:tc>
          <w:tcPr>
            <w:tcW w:w="3178" w:type="dxa"/>
            <w:shd w:val="clear" w:color="auto" w:fill="F2F2F2"/>
            <w:noWrap/>
          </w:tcPr>
          <w:p w14:paraId="390874B1" w14:textId="703B9944" w:rsidR="00086ECF" w:rsidRPr="00406644" w:rsidRDefault="00086ECF" w:rsidP="00086ECF">
            <w:pPr>
              <w:rPr>
                <w:rFonts w:ascii="Calibri" w:eastAsia="Calibri" w:hAnsi="Calibri" w:cs="Times New Roman"/>
                <w:i/>
                <w:iCs/>
                <w:sz w:val="18"/>
                <w:szCs w:val="18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NPTS138 derivative for in-frame deletion of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amgK</w:t>
            </w:r>
          </w:p>
        </w:tc>
        <w:tc>
          <w:tcPr>
            <w:tcW w:w="5817" w:type="dxa"/>
            <w:tcBorders>
              <w:right w:val="single" w:sz="6" w:space="0" w:color="auto"/>
            </w:tcBorders>
            <w:shd w:val="clear" w:color="auto" w:fill="F2F2F2"/>
            <w:noWrap/>
          </w:tcPr>
          <w:p w14:paraId="14716EA3" w14:textId="3973B5F3" w:rsidR="00086ECF" w:rsidRPr="00406644" w:rsidRDefault="00086ECF" w:rsidP="00086ECF">
            <w:pPr>
              <w:rPr>
                <w:rFonts w:ascii="Calibri" w:eastAsia="Calibri" w:hAnsi="Calibri" w:cs="Times New Roman"/>
                <w:sz w:val="18"/>
                <w:szCs w:val="18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) amplification of the 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 xml:space="preserve">amgK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flanking 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regions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from CB15N chromosomal DNA using primers oPR318+oPR319 and oPR320+oPR321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  <w:t>b) insertion of both fragments into pNPTS138 cut with HindIII/EcoRI by Gibson assembly</w:t>
            </w:r>
          </w:p>
        </w:tc>
      </w:tr>
      <w:tr w:rsidR="00086ECF" w:rsidRPr="00DF1689" w14:paraId="6ABF851C" w14:textId="77777777" w:rsidTr="009742BA">
        <w:tc>
          <w:tcPr>
            <w:tcW w:w="1070" w:type="dxa"/>
            <w:tcBorders>
              <w:left w:val="single" w:sz="6" w:space="0" w:color="auto"/>
              <w:bottom w:val="single" w:sz="6" w:space="0" w:color="auto"/>
            </w:tcBorders>
            <w:shd w:val="clear" w:color="auto" w:fill="F2F2F2"/>
            <w:noWrap/>
          </w:tcPr>
          <w:p w14:paraId="3FC7B29B" w14:textId="3A693209" w:rsidR="00086ECF" w:rsidRPr="002838F3" w:rsidRDefault="00086ECF" w:rsidP="00086ECF">
            <w:pP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PR137</w:t>
            </w:r>
          </w:p>
        </w:tc>
        <w:tc>
          <w:tcPr>
            <w:tcW w:w="3178" w:type="dxa"/>
            <w:tcBorders>
              <w:bottom w:val="single" w:sz="6" w:space="0" w:color="auto"/>
            </w:tcBorders>
            <w:shd w:val="clear" w:color="auto" w:fill="F2F2F2"/>
            <w:noWrap/>
          </w:tcPr>
          <w:p w14:paraId="6B1BBF58" w14:textId="3AE5BFF1" w:rsidR="00086ECF" w:rsidRPr="002838F3" w:rsidRDefault="00086ECF" w:rsidP="00086ECF">
            <w:pP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pXCHYC-2 derivative for the introduction of </w:t>
            </w:r>
            <w:r>
              <w:rPr>
                <w:rFonts w:ascii="Calibri" w:eastAsia="Times New Roman" w:hAnsi="Calibri" w:cs="Calibri"/>
                <w:i/>
                <w:color w:val="000000"/>
                <w:sz w:val="16"/>
                <w:szCs w:val="16"/>
              </w:rPr>
              <w:t>nagZ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into the native xylose region</w:t>
            </w:r>
          </w:p>
        </w:tc>
        <w:tc>
          <w:tcPr>
            <w:tcW w:w="5817" w:type="dxa"/>
            <w:tcBorders>
              <w:bottom w:val="single" w:sz="6" w:space="0" w:color="auto"/>
              <w:right w:val="single" w:sz="6" w:space="0" w:color="auto"/>
            </w:tcBorders>
            <w:shd w:val="clear" w:color="auto" w:fill="F2F2F2"/>
            <w:noWrap/>
          </w:tcPr>
          <w:p w14:paraId="22888769" w14:textId="01201D4F" w:rsidR="00086ECF" w:rsidRPr="002838F3" w:rsidRDefault="00086ECF" w:rsidP="00086ECF">
            <w:pP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a) amplification of </w:t>
            </w:r>
            <w:r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>nagZ</w:t>
            </w:r>
            <w:r w:rsidRPr="002838F3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</w:rPr>
              <w:t xml:space="preserve"> 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from CB15N chromosomal DNA using primers oPR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56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+oPR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57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br/>
              <w:t>b) insertion of both fragments into p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XCHYC-2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cut with 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NdeI/NheI</w:t>
            </w:r>
            <w:r w:rsidRPr="002838F3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 xml:space="preserve"> by Gibson assembly</w:t>
            </w:r>
          </w:p>
        </w:tc>
      </w:tr>
    </w:tbl>
    <w:p w14:paraId="2E07B7B2" w14:textId="419896F5" w:rsidR="00CD4A87" w:rsidRPr="000C7F06" w:rsidRDefault="00CD4A87" w:rsidP="00BB4119">
      <w:pPr>
        <w:suppressLineNumbers/>
        <w:tabs>
          <w:tab w:val="left" w:pos="8910"/>
        </w:tabs>
        <w:spacing w:after="0"/>
        <w:outlineLvl w:val="0"/>
        <w:rPr>
          <w:rFonts w:cstheme="minorHAnsi"/>
          <w:b/>
          <w:color w:val="5C0000"/>
          <w:sz w:val="20"/>
          <w:szCs w:val="20"/>
          <w:lang w:val="es-ES"/>
        </w:rPr>
      </w:pPr>
    </w:p>
    <w:sectPr w:rsidR="00CD4A87" w:rsidRPr="000C7F06" w:rsidSect="00400D51">
      <w:footerReference w:type="default" r:id="rId8"/>
      <w:pgSz w:w="12240" w:h="15840" w:code="1"/>
      <w:pgMar w:top="1134" w:right="1077" w:bottom="1134" w:left="1077" w:header="709" w:footer="50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D831B3B" w14:textId="77777777" w:rsidR="0066498E" w:rsidRDefault="0066498E" w:rsidP="00345AE0">
      <w:pPr>
        <w:spacing w:after="0" w:line="240" w:lineRule="auto"/>
      </w:pPr>
      <w:r>
        <w:separator/>
      </w:r>
    </w:p>
  </w:endnote>
  <w:endnote w:type="continuationSeparator" w:id="0">
    <w:p w14:paraId="2BC68DFF" w14:textId="77777777" w:rsidR="0066498E" w:rsidRDefault="0066498E" w:rsidP="00345AE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5308505" w14:textId="4085D851" w:rsidR="008F6638" w:rsidRPr="009407E5" w:rsidRDefault="008F6638">
    <w:pPr>
      <w:pStyle w:val="Footer"/>
      <w:jc w:val="right"/>
      <w:rPr>
        <w:rFonts w:asciiTheme="majorHAnsi" w:hAnsiTheme="majorHAnsi" w:cstheme="majorHAnsi"/>
      </w:rPr>
    </w:pPr>
  </w:p>
  <w:p w14:paraId="716BE3AF" w14:textId="77777777" w:rsidR="008F6638" w:rsidRDefault="008F663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82124CB" w14:textId="77777777" w:rsidR="0066498E" w:rsidRDefault="0066498E" w:rsidP="00345AE0">
      <w:pPr>
        <w:spacing w:after="0" w:line="240" w:lineRule="auto"/>
      </w:pPr>
      <w:r>
        <w:separator/>
      </w:r>
    </w:p>
  </w:footnote>
  <w:footnote w:type="continuationSeparator" w:id="0">
    <w:p w14:paraId="27405461" w14:textId="77777777" w:rsidR="0066498E" w:rsidRDefault="0066498E" w:rsidP="00345AE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EA066518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9B28BE40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218AFBA8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4EE9434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E9DAE08C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044673A4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B0E4ADB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C406C3B0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AB1603B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FB"/>
    <w:multiLevelType w:val="multilevel"/>
    <w:tmpl w:val="3D80B8D6"/>
    <w:lvl w:ilvl="0">
      <w:start w:val="1"/>
      <w:numFmt w:val="decimal"/>
      <w:lvlText w:val="%1"/>
      <w:lvlJc w:val="left"/>
      <w:pPr>
        <w:tabs>
          <w:tab w:val="num" w:pos="0"/>
        </w:tabs>
        <w:ind w:left="284" w:hanging="284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-425"/>
        </w:tabs>
        <w:ind w:left="708" w:hanging="708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-425"/>
        </w:tabs>
        <w:ind w:left="708" w:hanging="708"/>
      </w:pPr>
      <w:rPr>
        <w:rFonts w:hint="default"/>
        <w:i w:val="0"/>
      </w:rPr>
    </w:lvl>
    <w:lvl w:ilvl="3">
      <w:start w:val="1"/>
      <w:numFmt w:val="decimal"/>
      <w:lvlText w:val="%1.%2.%3.%4"/>
      <w:lvlJc w:val="left"/>
      <w:pPr>
        <w:tabs>
          <w:tab w:val="num" w:pos="0"/>
        </w:tabs>
        <w:ind w:left="1133" w:hanging="70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0"/>
        </w:tabs>
        <w:ind w:left="1133" w:hanging="708"/>
      </w:pPr>
      <w:rPr>
        <w:rFonts w:hint="default"/>
        <w:u w:val="single"/>
      </w:rPr>
    </w:lvl>
    <w:lvl w:ilvl="5">
      <w:start w:val="1"/>
      <w:numFmt w:val="decimal"/>
      <w:lvlText w:val="%1.%2.%3.%4.%5.%6"/>
      <w:lvlJc w:val="left"/>
      <w:pPr>
        <w:tabs>
          <w:tab w:val="num" w:pos="0"/>
        </w:tabs>
        <w:ind w:left="1133" w:hanging="70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0"/>
        </w:tabs>
        <w:ind w:left="1133" w:hanging="708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0"/>
        </w:tabs>
        <w:ind w:left="1133" w:hanging="708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0"/>
        </w:tabs>
        <w:ind w:left="1133" w:hanging="708"/>
      </w:pPr>
      <w:rPr>
        <w:rFonts w:hint="default"/>
      </w:rPr>
    </w:lvl>
  </w:abstractNum>
  <w:abstractNum w:abstractNumId="10" w15:restartNumberingAfterBreak="0">
    <w:nsid w:val="022A282C"/>
    <w:multiLevelType w:val="hybridMultilevel"/>
    <w:tmpl w:val="99AE486C"/>
    <w:lvl w:ilvl="0" w:tplc="0407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30F5909"/>
    <w:multiLevelType w:val="hybridMultilevel"/>
    <w:tmpl w:val="C2802D6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FCA4996"/>
    <w:multiLevelType w:val="hybridMultilevel"/>
    <w:tmpl w:val="96E2C180"/>
    <w:lvl w:ilvl="0" w:tplc="0407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07F507F"/>
    <w:multiLevelType w:val="hybridMultilevel"/>
    <w:tmpl w:val="33022F14"/>
    <w:lvl w:ilvl="0" w:tplc="6D5CBBB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28D39FE"/>
    <w:multiLevelType w:val="hybridMultilevel"/>
    <w:tmpl w:val="F902555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25651B6"/>
    <w:multiLevelType w:val="hybridMultilevel"/>
    <w:tmpl w:val="6764D95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2977B1C"/>
    <w:multiLevelType w:val="singleLevel"/>
    <w:tmpl w:val="46A8174A"/>
    <w:lvl w:ilvl="0">
      <w:start w:val="1"/>
      <w:numFmt w:val="decimal"/>
      <w:lvlText w:val="%1."/>
      <w:legacy w:legacy="1" w:legacySpace="0" w:legacyIndent="283"/>
      <w:lvlJc w:val="left"/>
      <w:pPr>
        <w:ind w:left="850" w:hanging="283"/>
      </w:pPr>
    </w:lvl>
  </w:abstractNum>
  <w:abstractNum w:abstractNumId="17" w15:restartNumberingAfterBreak="0">
    <w:nsid w:val="36187EFD"/>
    <w:multiLevelType w:val="hybridMultilevel"/>
    <w:tmpl w:val="2DC65D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6BB56D9"/>
    <w:multiLevelType w:val="hybridMultilevel"/>
    <w:tmpl w:val="1BBC6E4A"/>
    <w:lvl w:ilvl="0" w:tplc="EE446B3A">
      <w:start w:val="5"/>
      <w:numFmt w:val="bullet"/>
      <w:lvlText w:val=""/>
      <w:lvlJc w:val="left"/>
      <w:pPr>
        <w:ind w:left="720" w:hanging="360"/>
      </w:pPr>
      <w:rPr>
        <w:rFonts w:ascii="Symbol" w:eastAsiaTheme="minorHAnsi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A21426E"/>
    <w:multiLevelType w:val="hybridMultilevel"/>
    <w:tmpl w:val="6B94681A"/>
    <w:lvl w:ilvl="0" w:tplc="0407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6A97B72"/>
    <w:multiLevelType w:val="multilevel"/>
    <w:tmpl w:val="8DA804C6"/>
    <w:lvl w:ilvl="0">
      <w:start w:val="2004"/>
      <w:numFmt w:val="decimal"/>
      <w:lvlText w:val="%1"/>
      <w:lvlJc w:val="left"/>
      <w:pPr>
        <w:tabs>
          <w:tab w:val="num" w:pos="3540"/>
        </w:tabs>
        <w:ind w:left="3540" w:hanging="3540"/>
      </w:pPr>
      <w:rPr>
        <w:rFonts w:hint="default"/>
      </w:rPr>
    </w:lvl>
    <w:lvl w:ilvl="1">
      <w:start w:val="2005"/>
      <w:numFmt w:val="decimal"/>
      <w:lvlText w:val="%1-%2"/>
      <w:lvlJc w:val="left"/>
      <w:pPr>
        <w:tabs>
          <w:tab w:val="num" w:pos="3540"/>
        </w:tabs>
        <w:ind w:left="3540" w:hanging="3540"/>
      </w:pPr>
      <w:rPr>
        <w:rFonts w:hint="default"/>
        <w:b w:val="0"/>
      </w:rPr>
    </w:lvl>
    <w:lvl w:ilvl="2">
      <w:start w:val="1"/>
      <w:numFmt w:val="decimal"/>
      <w:lvlText w:val="%1-%2.%3"/>
      <w:lvlJc w:val="left"/>
      <w:pPr>
        <w:tabs>
          <w:tab w:val="num" w:pos="3540"/>
        </w:tabs>
        <w:ind w:left="3540" w:hanging="35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540"/>
        </w:tabs>
        <w:ind w:left="3540" w:hanging="35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3540"/>
        </w:tabs>
        <w:ind w:left="3540" w:hanging="35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3540"/>
        </w:tabs>
        <w:ind w:left="3540" w:hanging="35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3540"/>
        </w:tabs>
        <w:ind w:left="3540" w:hanging="35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3540"/>
        </w:tabs>
        <w:ind w:left="3540" w:hanging="35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3540"/>
        </w:tabs>
        <w:ind w:left="3540" w:hanging="3540"/>
      </w:pPr>
      <w:rPr>
        <w:rFonts w:hint="default"/>
      </w:rPr>
    </w:lvl>
  </w:abstractNum>
  <w:abstractNum w:abstractNumId="21" w15:restartNumberingAfterBreak="0">
    <w:nsid w:val="48E95067"/>
    <w:multiLevelType w:val="hybridMultilevel"/>
    <w:tmpl w:val="5A807B8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A444837"/>
    <w:multiLevelType w:val="hybridMultilevel"/>
    <w:tmpl w:val="5D6EBB90"/>
    <w:lvl w:ilvl="0" w:tplc="A90CBF9C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6BE73F9"/>
    <w:multiLevelType w:val="hybridMultilevel"/>
    <w:tmpl w:val="D2A8303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ED855A1"/>
    <w:multiLevelType w:val="hybridMultilevel"/>
    <w:tmpl w:val="FF14677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4F02A85"/>
    <w:multiLevelType w:val="hybridMultilevel"/>
    <w:tmpl w:val="F4A6487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6D8355F"/>
    <w:multiLevelType w:val="hybridMultilevel"/>
    <w:tmpl w:val="9ADC899A"/>
    <w:lvl w:ilvl="0" w:tplc="0409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27" w15:restartNumberingAfterBreak="0">
    <w:nsid w:val="6B032A0B"/>
    <w:multiLevelType w:val="hybridMultilevel"/>
    <w:tmpl w:val="3FC4B3C6"/>
    <w:lvl w:ilvl="0" w:tplc="1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73E27463"/>
    <w:multiLevelType w:val="singleLevel"/>
    <w:tmpl w:val="11B81DD2"/>
    <w:lvl w:ilvl="0">
      <w:start w:val="1"/>
      <w:numFmt w:val="bullet"/>
      <w:pStyle w:val="Aufzhlungsliste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9" w15:restartNumberingAfterBreak="0">
    <w:nsid w:val="76DF1E1C"/>
    <w:multiLevelType w:val="hybridMultilevel"/>
    <w:tmpl w:val="0C22AE3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B390344"/>
    <w:multiLevelType w:val="hybridMultilevel"/>
    <w:tmpl w:val="DDAE0E8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42225097">
    <w:abstractNumId w:val="9"/>
  </w:num>
  <w:num w:numId="2" w16cid:durableId="1141581648">
    <w:abstractNumId w:val="28"/>
  </w:num>
  <w:num w:numId="3" w16cid:durableId="1242639080">
    <w:abstractNumId w:val="2"/>
  </w:num>
  <w:num w:numId="4" w16cid:durableId="182519707">
    <w:abstractNumId w:val="7"/>
  </w:num>
  <w:num w:numId="5" w16cid:durableId="1757433630">
    <w:abstractNumId w:val="6"/>
  </w:num>
  <w:num w:numId="6" w16cid:durableId="1917861286">
    <w:abstractNumId w:val="5"/>
  </w:num>
  <w:num w:numId="7" w16cid:durableId="373970831">
    <w:abstractNumId w:val="4"/>
  </w:num>
  <w:num w:numId="8" w16cid:durableId="995495894">
    <w:abstractNumId w:val="8"/>
  </w:num>
  <w:num w:numId="9" w16cid:durableId="300036048">
    <w:abstractNumId w:val="3"/>
  </w:num>
  <w:num w:numId="10" w16cid:durableId="1094322589">
    <w:abstractNumId w:val="1"/>
  </w:num>
  <w:num w:numId="11" w16cid:durableId="1603218617">
    <w:abstractNumId w:val="0"/>
  </w:num>
  <w:num w:numId="12" w16cid:durableId="274873657">
    <w:abstractNumId w:val="12"/>
  </w:num>
  <w:num w:numId="13" w16cid:durableId="930118482">
    <w:abstractNumId w:val="29"/>
  </w:num>
  <w:num w:numId="14" w16cid:durableId="2102793799">
    <w:abstractNumId w:val="21"/>
  </w:num>
  <w:num w:numId="15" w16cid:durableId="415637709">
    <w:abstractNumId w:val="24"/>
  </w:num>
  <w:num w:numId="16" w16cid:durableId="774787770">
    <w:abstractNumId w:val="11"/>
  </w:num>
  <w:num w:numId="17" w16cid:durableId="267011926">
    <w:abstractNumId w:val="23"/>
  </w:num>
  <w:num w:numId="18" w16cid:durableId="683479604">
    <w:abstractNumId w:val="25"/>
  </w:num>
  <w:num w:numId="19" w16cid:durableId="206648030">
    <w:abstractNumId w:val="15"/>
  </w:num>
  <w:num w:numId="20" w16cid:durableId="1881090140">
    <w:abstractNumId w:val="16"/>
  </w:num>
  <w:num w:numId="21" w16cid:durableId="649407306">
    <w:abstractNumId w:val="22"/>
  </w:num>
  <w:num w:numId="22" w16cid:durableId="144903111">
    <w:abstractNumId w:val="17"/>
  </w:num>
  <w:num w:numId="23" w16cid:durableId="1007055240">
    <w:abstractNumId w:val="14"/>
  </w:num>
  <w:num w:numId="24" w16cid:durableId="969869250">
    <w:abstractNumId w:val="10"/>
  </w:num>
  <w:num w:numId="25" w16cid:durableId="233704080">
    <w:abstractNumId w:val="19"/>
  </w:num>
  <w:num w:numId="26" w16cid:durableId="502475738">
    <w:abstractNumId w:val="20"/>
  </w:num>
  <w:num w:numId="27" w16cid:durableId="576597677">
    <w:abstractNumId w:val="18"/>
  </w:num>
  <w:num w:numId="28" w16cid:durableId="1593783400">
    <w:abstractNumId w:val="26"/>
  </w:num>
  <w:num w:numId="29" w16cid:durableId="1395548220">
    <w:abstractNumId w:val="13"/>
  </w:num>
  <w:num w:numId="30" w16cid:durableId="430853466">
    <w:abstractNumId w:val="30"/>
  </w:num>
  <w:num w:numId="31" w16cid:durableId="1786583197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Calibri Light&lt;/FontName&gt;&lt;FontSize&gt;14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rsw0d9z525tacezrp95ewfwf0vxavrrveee&quot;&gt;PG recycling&lt;record-ids&gt;&lt;item&gt;130&lt;/item&gt;&lt;item&gt;131&lt;/item&gt;&lt;/record-ids&gt;&lt;/item&gt;&lt;/Libraries&gt;"/>
  </w:docVars>
  <w:rsids>
    <w:rsidRoot w:val="00532EA3"/>
    <w:rsid w:val="000002B3"/>
    <w:rsid w:val="0000090F"/>
    <w:rsid w:val="00000CDF"/>
    <w:rsid w:val="00001015"/>
    <w:rsid w:val="000011F4"/>
    <w:rsid w:val="0000181E"/>
    <w:rsid w:val="000018AA"/>
    <w:rsid w:val="00001D3E"/>
    <w:rsid w:val="000024CE"/>
    <w:rsid w:val="000027F2"/>
    <w:rsid w:val="00002F98"/>
    <w:rsid w:val="0000327D"/>
    <w:rsid w:val="000035D6"/>
    <w:rsid w:val="00005E93"/>
    <w:rsid w:val="000064D7"/>
    <w:rsid w:val="00007353"/>
    <w:rsid w:val="00007AED"/>
    <w:rsid w:val="00007B4C"/>
    <w:rsid w:val="00010BA6"/>
    <w:rsid w:val="000119FE"/>
    <w:rsid w:val="0001217C"/>
    <w:rsid w:val="00012360"/>
    <w:rsid w:val="00012588"/>
    <w:rsid w:val="00012AEA"/>
    <w:rsid w:val="00012EE2"/>
    <w:rsid w:val="00013203"/>
    <w:rsid w:val="00013300"/>
    <w:rsid w:val="00013E28"/>
    <w:rsid w:val="0001410A"/>
    <w:rsid w:val="00014EC8"/>
    <w:rsid w:val="00015E35"/>
    <w:rsid w:val="000161DC"/>
    <w:rsid w:val="00016963"/>
    <w:rsid w:val="00016D0A"/>
    <w:rsid w:val="0001722C"/>
    <w:rsid w:val="0001730D"/>
    <w:rsid w:val="00017478"/>
    <w:rsid w:val="000176BF"/>
    <w:rsid w:val="00017B68"/>
    <w:rsid w:val="00017CBE"/>
    <w:rsid w:val="00017DD9"/>
    <w:rsid w:val="000205AC"/>
    <w:rsid w:val="00020E2D"/>
    <w:rsid w:val="000211F3"/>
    <w:rsid w:val="00021EF5"/>
    <w:rsid w:val="00022363"/>
    <w:rsid w:val="00022DC4"/>
    <w:rsid w:val="000231EB"/>
    <w:rsid w:val="00023DF0"/>
    <w:rsid w:val="0002495F"/>
    <w:rsid w:val="00024C4B"/>
    <w:rsid w:val="00025372"/>
    <w:rsid w:val="000259AE"/>
    <w:rsid w:val="00025A35"/>
    <w:rsid w:val="00026301"/>
    <w:rsid w:val="00026E32"/>
    <w:rsid w:val="00027164"/>
    <w:rsid w:val="00027ECC"/>
    <w:rsid w:val="00030086"/>
    <w:rsid w:val="00030D2E"/>
    <w:rsid w:val="00030F32"/>
    <w:rsid w:val="00030FDF"/>
    <w:rsid w:val="000321EF"/>
    <w:rsid w:val="00032806"/>
    <w:rsid w:val="00032AB6"/>
    <w:rsid w:val="00032CC5"/>
    <w:rsid w:val="00032F3C"/>
    <w:rsid w:val="00035461"/>
    <w:rsid w:val="000356C7"/>
    <w:rsid w:val="00035FBF"/>
    <w:rsid w:val="0003655A"/>
    <w:rsid w:val="00036585"/>
    <w:rsid w:val="00037B56"/>
    <w:rsid w:val="00040993"/>
    <w:rsid w:val="00040C13"/>
    <w:rsid w:val="0004198B"/>
    <w:rsid w:val="00041D64"/>
    <w:rsid w:val="00042728"/>
    <w:rsid w:val="00042AE0"/>
    <w:rsid w:val="000432A1"/>
    <w:rsid w:val="00043CDF"/>
    <w:rsid w:val="00044718"/>
    <w:rsid w:val="0004616E"/>
    <w:rsid w:val="00046BBE"/>
    <w:rsid w:val="00046C6C"/>
    <w:rsid w:val="00047093"/>
    <w:rsid w:val="000470C9"/>
    <w:rsid w:val="0004775A"/>
    <w:rsid w:val="000479FE"/>
    <w:rsid w:val="00047B1C"/>
    <w:rsid w:val="000505F0"/>
    <w:rsid w:val="000507D5"/>
    <w:rsid w:val="00050C92"/>
    <w:rsid w:val="00050DD1"/>
    <w:rsid w:val="00051452"/>
    <w:rsid w:val="000514BB"/>
    <w:rsid w:val="0005184C"/>
    <w:rsid w:val="00051D06"/>
    <w:rsid w:val="000525F3"/>
    <w:rsid w:val="0005280F"/>
    <w:rsid w:val="0005282C"/>
    <w:rsid w:val="00052F4F"/>
    <w:rsid w:val="0005340F"/>
    <w:rsid w:val="0005441C"/>
    <w:rsid w:val="0005442F"/>
    <w:rsid w:val="00054A38"/>
    <w:rsid w:val="0005518E"/>
    <w:rsid w:val="000551CA"/>
    <w:rsid w:val="00055509"/>
    <w:rsid w:val="000555AC"/>
    <w:rsid w:val="000559FF"/>
    <w:rsid w:val="00056490"/>
    <w:rsid w:val="00057783"/>
    <w:rsid w:val="000578DD"/>
    <w:rsid w:val="00057B24"/>
    <w:rsid w:val="00057CCF"/>
    <w:rsid w:val="00060291"/>
    <w:rsid w:val="0006060D"/>
    <w:rsid w:val="00061435"/>
    <w:rsid w:val="00062136"/>
    <w:rsid w:val="00062CE2"/>
    <w:rsid w:val="00062FD2"/>
    <w:rsid w:val="000630DE"/>
    <w:rsid w:val="00063CC7"/>
    <w:rsid w:val="0006404A"/>
    <w:rsid w:val="0006428B"/>
    <w:rsid w:val="000653F5"/>
    <w:rsid w:val="000655C9"/>
    <w:rsid w:val="0006696D"/>
    <w:rsid w:val="00067937"/>
    <w:rsid w:val="000703A2"/>
    <w:rsid w:val="0007048A"/>
    <w:rsid w:val="00070887"/>
    <w:rsid w:val="00070D20"/>
    <w:rsid w:val="00070DCD"/>
    <w:rsid w:val="00070FBF"/>
    <w:rsid w:val="000715AC"/>
    <w:rsid w:val="00071780"/>
    <w:rsid w:val="000719CC"/>
    <w:rsid w:val="00071B57"/>
    <w:rsid w:val="00071C70"/>
    <w:rsid w:val="00071FAE"/>
    <w:rsid w:val="00072199"/>
    <w:rsid w:val="00072680"/>
    <w:rsid w:val="00072C9A"/>
    <w:rsid w:val="00072CC3"/>
    <w:rsid w:val="00073EE1"/>
    <w:rsid w:val="00074EFE"/>
    <w:rsid w:val="000751D7"/>
    <w:rsid w:val="00075761"/>
    <w:rsid w:val="00076395"/>
    <w:rsid w:val="00076585"/>
    <w:rsid w:val="00076AB4"/>
    <w:rsid w:val="00076D1F"/>
    <w:rsid w:val="000773CE"/>
    <w:rsid w:val="00077925"/>
    <w:rsid w:val="000779C4"/>
    <w:rsid w:val="00077CB9"/>
    <w:rsid w:val="00080009"/>
    <w:rsid w:val="00080200"/>
    <w:rsid w:val="00080591"/>
    <w:rsid w:val="000805F0"/>
    <w:rsid w:val="000816B4"/>
    <w:rsid w:val="00081B18"/>
    <w:rsid w:val="00081C04"/>
    <w:rsid w:val="00082181"/>
    <w:rsid w:val="00082937"/>
    <w:rsid w:val="00082D51"/>
    <w:rsid w:val="00082F77"/>
    <w:rsid w:val="000845E5"/>
    <w:rsid w:val="000849CA"/>
    <w:rsid w:val="00084B25"/>
    <w:rsid w:val="00084C38"/>
    <w:rsid w:val="00084E10"/>
    <w:rsid w:val="00084F50"/>
    <w:rsid w:val="0008501B"/>
    <w:rsid w:val="00085023"/>
    <w:rsid w:val="00085F97"/>
    <w:rsid w:val="00086A2F"/>
    <w:rsid w:val="00086A35"/>
    <w:rsid w:val="00086ECF"/>
    <w:rsid w:val="000901A9"/>
    <w:rsid w:val="0009040B"/>
    <w:rsid w:val="0009053D"/>
    <w:rsid w:val="00090ABD"/>
    <w:rsid w:val="00090D15"/>
    <w:rsid w:val="0009142C"/>
    <w:rsid w:val="00091859"/>
    <w:rsid w:val="00091AD6"/>
    <w:rsid w:val="00093ED6"/>
    <w:rsid w:val="00094068"/>
    <w:rsid w:val="000942ED"/>
    <w:rsid w:val="0009546C"/>
    <w:rsid w:val="00095622"/>
    <w:rsid w:val="00095C5B"/>
    <w:rsid w:val="00096232"/>
    <w:rsid w:val="00096957"/>
    <w:rsid w:val="0009696C"/>
    <w:rsid w:val="00097182"/>
    <w:rsid w:val="000A1026"/>
    <w:rsid w:val="000A124B"/>
    <w:rsid w:val="000A1685"/>
    <w:rsid w:val="000A1A31"/>
    <w:rsid w:val="000A21D4"/>
    <w:rsid w:val="000A296E"/>
    <w:rsid w:val="000A3128"/>
    <w:rsid w:val="000A4799"/>
    <w:rsid w:val="000A4F7C"/>
    <w:rsid w:val="000A5BF8"/>
    <w:rsid w:val="000A6202"/>
    <w:rsid w:val="000A7A02"/>
    <w:rsid w:val="000A7C0B"/>
    <w:rsid w:val="000A7E7C"/>
    <w:rsid w:val="000B0012"/>
    <w:rsid w:val="000B0E85"/>
    <w:rsid w:val="000B1148"/>
    <w:rsid w:val="000B1E2B"/>
    <w:rsid w:val="000B2211"/>
    <w:rsid w:val="000B38E1"/>
    <w:rsid w:val="000B437E"/>
    <w:rsid w:val="000B5399"/>
    <w:rsid w:val="000B541E"/>
    <w:rsid w:val="000B59C1"/>
    <w:rsid w:val="000B608D"/>
    <w:rsid w:val="000B6A51"/>
    <w:rsid w:val="000B6FB7"/>
    <w:rsid w:val="000B77FD"/>
    <w:rsid w:val="000B79C0"/>
    <w:rsid w:val="000B7B73"/>
    <w:rsid w:val="000B7D32"/>
    <w:rsid w:val="000B7FA2"/>
    <w:rsid w:val="000C0A9D"/>
    <w:rsid w:val="000C0F8F"/>
    <w:rsid w:val="000C1D2E"/>
    <w:rsid w:val="000C1EC1"/>
    <w:rsid w:val="000C2849"/>
    <w:rsid w:val="000C391F"/>
    <w:rsid w:val="000C3D13"/>
    <w:rsid w:val="000C45D9"/>
    <w:rsid w:val="000C566F"/>
    <w:rsid w:val="000C5699"/>
    <w:rsid w:val="000C59A6"/>
    <w:rsid w:val="000C69D2"/>
    <w:rsid w:val="000C6A2D"/>
    <w:rsid w:val="000C6DB3"/>
    <w:rsid w:val="000C6E13"/>
    <w:rsid w:val="000C74A1"/>
    <w:rsid w:val="000C7561"/>
    <w:rsid w:val="000C7813"/>
    <w:rsid w:val="000C7842"/>
    <w:rsid w:val="000C7EF7"/>
    <w:rsid w:val="000C7F06"/>
    <w:rsid w:val="000D033F"/>
    <w:rsid w:val="000D210B"/>
    <w:rsid w:val="000D278D"/>
    <w:rsid w:val="000D29F9"/>
    <w:rsid w:val="000D3AA3"/>
    <w:rsid w:val="000D3C44"/>
    <w:rsid w:val="000D3C8D"/>
    <w:rsid w:val="000D465A"/>
    <w:rsid w:val="000D48A5"/>
    <w:rsid w:val="000D4E9B"/>
    <w:rsid w:val="000D5F5F"/>
    <w:rsid w:val="000D61C9"/>
    <w:rsid w:val="000D6C3C"/>
    <w:rsid w:val="000D766A"/>
    <w:rsid w:val="000D7747"/>
    <w:rsid w:val="000D78AC"/>
    <w:rsid w:val="000D7F8D"/>
    <w:rsid w:val="000E003C"/>
    <w:rsid w:val="000E024E"/>
    <w:rsid w:val="000E029C"/>
    <w:rsid w:val="000E02AD"/>
    <w:rsid w:val="000E07E9"/>
    <w:rsid w:val="000E0A0F"/>
    <w:rsid w:val="000E0AC7"/>
    <w:rsid w:val="000E1C6D"/>
    <w:rsid w:val="000E1D3E"/>
    <w:rsid w:val="000E1D55"/>
    <w:rsid w:val="000E27E7"/>
    <w:rsid w:val="000E2D18"/>
    <w:rsid w:val="000E33BD"/>
    <w:rsid w:val="000E3695"/>
    <w:rsid w:val="000E496C"/>
    <w:rsid w:val="000E53CA"/>
    <w:rsid w:val="000E5445"/>
    <w:rsid w:val="000E5A57"/>
    <w:rsid w:val="000E7BEE"/>
    <w:rsid w:val="000F011E"/>
    <w:rsid w:val="000F0701"/>
    <w:rsid w:val="000F096E"/>
    <w:rsid w:val="000F09DE"/>
    <w:rsid w:val="000F18F0"/>
    <w:rsid w:val="000F208E"/>
    <w:rsid w:val="000F2688"/>
    <w:rsid w:val="000F2D33"/>
    <w:rsid w:val="000F3054"/>
    <w:rsid w:val="000F36C8"/>
    <w:rsid w:val="000F36F5"/>
    <w:rsid w:val="000F439F"/>
    <w:rsid w:val="000F471B"/>
    <w:rsid w:val="000F4CFC"/>
    <w:rsid w:val="000F4DE1"/>
    <w:rsid w:val="000F529B"/>
    <w:rsid w:val="000F59DF"/>
    <w:rsid w:val="000F5C80"/>
    <w:rsid w:val="000F611C"/>
    <w:rsid w:val="000F64E6"/>
    <w:rsid w:val="000F69E0"/>
    <w:rsid w:val="000F789D"/>
    <w:rsid w:val="000F78A8"/>
    <w:rsid w:val="000F7DB5"/>
    <w:rsid w:val="0010052D"/>
    <w:rsid w:val="00100729"/>
    <w:rsid w:val="00103104"/>
    <w:rsid w:val="001031D4"/>
    <w:rsid w:val="0010321F"/>
    <w:rsid w:val="00103312"/>
    <w:rsid w:val="00103BA0"/>
    <w:rsid w:val="00103D3F"/>
    <w:rsid w:val="001041EE"/>
    <w:rsid w:val="00104470"/>
    <w:rsid w:val="00104F4C"/>
    <w:rsid w:val="0010506B"/>
    <w:rsid w:val="001052A4"/>
    <w:rsid w:val="001053E6"/>
    <w:rsid w:val="00105E21"/>
    <w:rsid w:val="0010612D"/>
    <w:rsid w:val="0010722B"/>
    <w:rsid w:val="0010745C"/>
    <w:rsid w:val="00107611"/>
    <w:rsid w:val="00107AA3"/>
    <w:rsid w:val="001103FE"/>
    <w:rsid w:val="001104F3"/>
    <w:rsid w:val="00110E74"/>
    <w:rsid w:val="0011116E"/>
    <w:rsid w:val="00111D80"/>
    <w:rsid w:val="00111E9A"/>
    <w:rsid w:val="0011318F"/>
    <w:rsid w:val="0011400F"/>
    <w:rsid w:val="001153D6"/>
    <w:rsid w:val="00115CDD"/>
    <w:rsid w:val="00115CFC"/>
    <w:rsid w:val="001167B4"/>
    <w:rsid w:val="00116941"/>
    <w:rsid w:val="00116DBB"/>
    <w:rsid w:val="001170E1"/>
    <w:rsid w:val="00120534"/>
    <w:rsid w:val="00121E06"/>
    <w:rsid w:val="00122C25"/>
    <w:rsid w:val="0012423A"/>
    <w:rsid w:val="001244E6"/>
    <w:rsid w:val="001246CC"/>
    <w:rsid w:val="00124BC1"/>
    <w:rsid w:val="0012570D"/>
    <w:rsid w:val="00125D82"/>
    <w:rsid w:val="00126CF2"/>
    <w:rsid w:val="00126F53"/>
    <w:rsid w:val="001275CB"/>
    <w:rsid w:val="001305FE"/>
    <w:rsid w:val="00130C5E"/>
    <w:rsid w:val="0013285B"/>
    <w:rsid w:val="00132BE2"/>
    <w:rsid w:val="00132D29"/>
    <w:rsid w:val="00133282"/>
    <w:rsid w:val="0013467A"/>
    <w:rsid w:val="00134770"/>
    <w:rsid w:val="001347A9"/>
    <w:rsid w:val="00134C8C"/>
    <w:rsid w:val="0013539A"/>
    <w:rsid w:val="00135FD8"/>
    <w:rsid w:val="00136193"/>
    <w:rsid w:val="00137452"/>
    <w:rsid w:val="001378F4"/>
    <w:rsid w:val="00137989"/>
    <w:rsid w:val="00140477"/>
    <w:rsid w:val="0014058E"/>
    <w:rsid w:val="001405CF"/>
    <w:rsid w:val="00140EDC"/>
    <w:rsid w:val="001417D7"/>
    <w:rsid w:val="001418EB"/>
    <w:rsid w:val="0014269A"/>
    <w:rsid w:val="00142F40"/>
    <w:rsid w:val="00143754"/>
    <w:rsid w:val="001445C2"/>
    <w:rsid w:val="00145831"/>
    <w:rsid w:val="00145D34"/>
    <w:rsid w:val="001465FE"/>
    <w:rsid w:val="00146826"/>
    <w:rsid w:val="00146B38"/>
    <w:rsid w:val="00146F8D"/>
    <w:rsid w:val="00147092"/>
    <w:rsid w:val="001474BC"/>
    <w:rsid w:val="00147E5D"/>
    <w:rsid w:val="00150271"/>
    <w:rsid w:val="001502A0"/>
    <w:rsid w:val="00150791"/>
    <w:rsid w:val="00150DB5"/>
    <w:rsid w:val="00150DCB"/>
    <w:rsid w:val="00150DCD"/>
    <w:rsid w:val="00151712"/>
    <w:rsid w:val="001531D6"/>
    <w:rsid w:val="0015367C"/>
    <w:rsid w:val="00153BAF"/>
    <w:rsid w:val="00153F34"/>
    <w:rsid w:val="00154329"/>
    <w:rsid w:val="00154AA5"/>
    <w:rsid w:val="00154EAB"/>
    <w:rsid w:val="00154EBA"/>
    <w:rsid w:val="0015501F"/>
    <w:rsid w:val="00155159"/>
    <w:rsid w:val="00156478"/>
    <w:rsid w:val="0015760F"/>
    <w:rsid w:val="00157851"/>
    <w:rsid w:val="00157DD2"/>
    <w:rsid w:val="0016024F"/>
    <w:rsid w:val="00160458"/>
    <w:rsid w:val="001604C5"/>
    <w:rsid w:val="00160703"/>
    <w:rsid w:val="00160C9D"/>
    <w:rsid w:val="001610DF"/>
    <w:rsid w:val="00161155"/>
    <w:rsid w:val="00161416"/>
    <w:rsid w:val="001616E5"/>
    <w:rsid w:val="001626A3"/>
    <w:rsid w:val="00162ABF"/>
    <w:rsid w:val="00163582"/>
    <w:rsid w:val="001635F8"/>
    <w:rsid w:val="00163EDA"/>
    <w:rsid w:val="00164049"/>
    <w:rsid w:val="00164098"/>
    <w:rsid w:val="00164F06"/>
    <w:rsid w:val="0016552E"/>
    <w:rsid w:val="00166946"/>
    <w:rsid w:val="00167103"/>
    <w:rsid w:val="00167358"/>
    <w:rsid w:val="00167C67"/>
    <w:rsid w:val="001700EB"/>
    <w:rsid w:val="001701E3"/>
    <w:rsid w:val="001728BD"/>
    <w:rsid w:val="00172949"/>
    <w:rsid w:val="00173725"/>
    <w:rsid w:val="00173766"/>
    <w:rsid w:val="001739FF"/>
    <w:rsid w:val="00173D88"/>
    <w:rsid w:val="00174496"/>
    <w:rsid w:val="00174628"/>
    <w:rsid w:val="00175C7B"/>
    <w:rsid w:val="0017601F"/>
    <w:rsid w:val="00176DCB"/>
    <w:rsid w:val="00177130"/>
    <w:rsid w:val="0018000A"/>
    <w:rsid w:val="00180232"/>
    <w:rsid w:val="00180409"/>
    <w:rsid w:val="0018125E"/>
    <w:rsid w:val="001813FA"/>
    <w:rsid w:val="00181DE5"/>
    <w:rsid w:val="00182546"/>
    <w:rsid w:val="001836FC"/>
    <w:rsid w:val="00184807"/>
    <w:rsid w:val="00185804"/>
    <w:rsid w:val="00185909"/>
    <w:rsid w:val="0018641E"/>
    <w:rsid w:val="00190275"/>
    <w:rsid w:val="00190614"/>
    <w:rsid w:val="00191CC4"/>
    <w:rsid w:val="00192048"/>
    <w:rsid w:val="00192ABA"/>
    <w:rsid w:val="00193032"/>
    <w:rsid w:val="001931F7"/>
    <w:rsid w:val="001933F4"/>
    <w:rsid w:val="00193675"/>
    <w:rsid w:val="00193A87"/>
    <w:rsid w:val="00193C88"/>
    <w:rsid w:val="00193CC7"/>
    <w:rsid w:val="001942E9"/>
    <w:rsid w:val="001945BF"/>
    <w:rsid w:val="0019484C"/>
    <w:rsid w:val="001952A9"/>
    <w:rsid w:val="00195ADD"/>
    <w:rsid w:val="00195BCE"/>
    <w:rsid w:val="001960D3"/>
    <w:rsid w:val="00196CC8"/>
    <w:rsid w:val="0019730E"/>
    <w:rsid w:val="00197546"/>
    <w:rsid w:val="00197613"/>
    <w:rsid w:val="00197D7A"/>
    <w:rsid w:val="001A0012"/>
    <w:rsid w:val="001A00CD"/>
    <w:rsid w:val="001A08A5"/>
    <w:rsid w:val="001A08AA"/>
    <w:rsid w:val="001A0DA8"/>
    <w:rsid w:val="001A0E4D"/>
    <w:rsid w:val="001A124D"/>
    <w:rsid w:val="001A140F"/>
    <w:rsid w:val="001A1902"/>
    <w:rsid w:val="001A1991"/>
    <w:rsid w:val="001A1C16"/>
    <w:rsid w:val="001A2F69"/>
    <w:rsid w:val="001A31D2"/>
    <w:rsid w:val="001A36CE"/>
    <w:rsid w:val="001A3CF5"/>
    <w:rsid w:val="001A4571"/>
    <w:rsid w:val="001A4596"/>
    <w:rsid w:val="001A467A"/>
    <w:rsid w:val="001A5127"/>
    <w:rsid w:val="001A5255"/>
    <w:rsid w:val="001A55D2"/>
    <w:rsid w:val="001A581B"/>
    <w:rsid w:val="001A5CB2"/>
    <w:rsid w:val="001A610F"/>
    <w:rsid w:val="001A66BD"/>
    <w:rsid w:val="001A68D4"/>
    <w:rsid w:val="001A6C07"/>
    <w:rsid w:val="001B0588"/>
    <w:rsid w:val="001B1301"/>
    <w:rsid w:val="001B27FD"/>
    <w:rsid w:val="001B34F2"/>
    <w:rsid w:val="001B3F40"/>
    <w:rsid w:val="001B3F69"/>
    <w:rsid w:val="001B418C"/>
    <w:rsid w:val="001B43F5"/>
    <w:rsid w:val="001B6108"/>
    <w:rsid w:val="001B6274"/>
    <w:rsid w:val="001B636E"/>
    <w:rsid w:val="001B63CF"/>
    <w:rsid w:val="001B6EB0"/>
    <w:rsid w:val="001B7015"/>
    <w:rsid w:val="001B72CE"/>
    <w:rsid w:val="001B7853"/>
    <w:rsid w:val="001B7887"/>
    <w:rsid w:val="001B7E5B"/>
    <w:rsid w:val="001C0E05"/>
    <w:rsid w:val="001C0F53"/>
    <w:rsid w:val="001C20F5"/>
    <w:rsid w:val="001C3562"/>
    <w:rsid w:val="001C3DCA"/>
    <w:rsid w:val="001C408B"/>
    <w:rsid w:val="001C45E3"/>
    <w:rsid w:val="001C4834"/>
    <w:rsid w:val="001C4C1C"/>
    <w:rsid w:val="001C4F16"/>
    <w:rsid w:val="001C5378"/>
    <w:rsid w:val="001C5973"/>
    <w:rsid w:val="001C61D2"/>
    <w:rsid w:val="001C6299"/>
    <w:rsid w:val="001C686A"/>
    <w:rsid w:val="001C6C58"/>
    <w:rsid w:val="001C7E06"/>
    <w:rsid w:val="001C7F29"/>
    <w:rsid w:val="001D0361"/>
    <w:rsid w:val="001D0AFA"/>
    <w:rsid w:val="001D12A4"/>
    <w:rsid w:val="001D13A8"/>
    <w:rsid w:val="001D1B39"/>
    <w:rsid w:val="001D25BA"/>
    <w:rsid w:val="001D2CB4"/>
    <w:rsid w:val="001D2D17"/>
    <w:rsid w:val="001D2F07"/>
    <w:rsid w:val="001D3515"/>
    <w:rsid w:val="001D36F3"/>
    <w:rsid w:val="001D3B2A"/>
    <w:rsid w:val="001D3B2E"/>
    <w:rsid w:val="001D3C6B"/>
    <w:rsid w:val="001D4064"/>
    <w:rsid w:val="001D43D5"/>
    <w:rsid w:val="001D49FB"/>
    <w:rsid w:val="001D556B"/>
    <w:rsid w:val="001D5CF3"/>
    <w:rsid w:val="001D63D1"/>
    <w:rsid w:val="001D6B89"/>
    <w:rsid w:val="001D70F3"/>
    <w:rsid w:val="001D7A5A"/>
    <w:rsid w:val="001D7EFE"/>
    <w:rsid w:val="001E01CB"/>
    <w:rsid w:val="001E0737"/>
    <w:rsid w:val="001E10B5"/>
    <w:rsid w:val="001E19D2"/>
    <w:rsid w:val="001E23C2"/>
    <w:rsid w:val="001E2A8E"/>
    <w:rsid w:val="001E2AA2"/>
    <w:rsid w:val="001E3537"/>
    <w:rsid w:val="001E3665"/>
    <w:rsid w:val="001E36F1"/>
    <w:rsid w:val="001E3D2F"/>
    <w:rsid w:val="001E4805"/>
    <w:rsid w:val="001E6744"/>
    <w:rsid w:val="001E7AE7"/>
    <w:rsid w:val="001E7E54"/>
    <w:rsid w:val="001F01AE"/>
    <w:rsid w:val="001F046D"/>
    <w:rsid w:val="001F056F"/>
    <w:rsid w:val="001F0671"/>
    <w:rsid w:val="001F0685"/>
    <w:rsid w:val="001F0900"/>
    <w:rsid w:val="001F0ABC"/>
    <w:rsid w:val="001F0E99"/>
    <w:rsid w:val="001F265C"/>
    <w:rsid w:val="001F2886"/>
    <w:rsid w:val="001F2E88"/>
    <w:rsid w:val="001F3026"/>
    <w:rsid w:val="001F31A2"/>
    <w:rsid w:val="001F4084"/>
    <w:rsid w:val="001F4242"/>
    <w:rsid w:val="001F45A0"/>
    <w:rsid w:val="001F6344"/>
    <w:rsid w:val="001F63D2"/>
    <w:rsid w:val="001F7748"/>
    <w:rsid w:val="001F78A9"/>
    <w:rsid w:val="002004F3"/>
    <w:rsid w:val="0020069A"/>
    <w:rsid w:val="002007C8"/>
    <w:rsid w:val="00200BF2"/>
    <w:rsid w:val="00200CBE"/>
    <w:rsid w:val="00200ED3"/>
    <w:rsid w:val="0020104E"/>
    <w:rsid w:val="00201BF1"/>
    <w:rsid w:val="00201C73"/>
    <w:rsid w:val="0020216F"/>
    <w:rsid w:val="00203325"/>
    <w:rsid w:val="00203D63"/>
    <w:rsid w:val="0020423B"/>
    <w:rsid w:val="002044D6"/>
    <w:rsid w:val="002047F1"/>
    <w:rsid w:val="00204DA9"/>
    <w:rsid w:val="00205315"/>
    <w:rsid w:val="0020565D"/>
    <w:rsid w:val="00206166"/>
    <w:rsid w:val="0020623B"/>
    <w:rsid w:val="00206548"/>
    <w:rsid w:val="00206622"/>
    <w:rsid w:val="00207071"/>
    <w:rsid w:val="00207127"/>
    <w:rsid w:val="00207218"/>
    <w:rsid w:val="00207775"/>
    <w:rsid w:val="002077B1"/>
    <w:rsid w:val="00207DDA"/>
    <w:rsid w:val="00210576"/>
    <w:rsid w:val="00210F03"/>
    <w:rsid w:val="002119CD"/>
    <w:rsid w:val="00212792"/>
    <w:rsid w:val="00212899"/>
    <w:rsid w:val="00212C8C"/>
    <w:rsid w:val="00212CF7"/>
    <w:rsid w:val="00212D3A"/>
    <w:rsid w:val="0021323B"/>
    <w:rsid w:val="0021357E"/>
    <w:rsid w:val="002137FA"/>
    <w:rsid w:val="00213816"/>
    <w:rsid w:val="00213C68"/>
    <w:rsid w:val="00213E13"/>
    <w:rsid w:val="00213FF1"/>
    <w:rsid w:val="00214C42"/>
    <w:rsid w:val="00215672"/>
    <w:rsid w:val="002156EE"/>
    <w:rsid w:val="00215C2F"/>
    <w:rsid w:val="00215FA5"/>
    <w:rsid w:val="002166DD"/>
    <w:rsid w:val="00216CC2"/>
    <w:rsid w:val="00217C28"/>
    <w:rsid w:val="002212ED"/>
    <w:rsid w:val="0022135A"/>
    <w:rsid w:val="00222672"/>
    <w:rsid w:val="0022275F"/>
    <w:rsid w:val="00222E3A"/>
    <w:rsid w:val="0022312E"/>
    <w:rsid w:val="00223BF6"/>
    <w:rsid w:val="00224EA2"/>
    <w:rsid w:val="002267BE"/>
    <w:rsid w:val="002269AE"/>
    <w:rsid w:val="00226E94"/>
    <w:rsid w:val="002271EE"/>
    <w:rsid w:val="00227291"/>
    <w:rsid w:val="002272C1"/>
    <w:rsid w:val="00227A5D"/>
    <w:rsid w:val="00227A92"/>
    <w:rsid w:val="00230413"/>
    <w:rsid w:val="00230C33"/>
    <w:rsid w:val="00230C9F"/>
    <w:rsid w:val="00230DC8"/>
    <w:rsid w:val="002317ED"/>
    <w:rsid w:val="0023325F"/>
    <w:rsid w:val="002338A5"/>
    <w:rsid w:val="00234AFD"/>
    <w:rsid w:val="002350B6"/>
    <w:rsid w:val="00235E23"/>
    <w:rsid w:val="00235F20"/>
    <w:rsid w:val="00236100"/>
    <w:rsid w:val="002364E8"/>
    <w:rsid w:val="002368E2"/>
    <w:rsid w:val="00237D52"/>
    <w:rsid w:val="002400AE"/>
    <w:rsid w:val="00240E11"/>
    <w:rsid w:val="00240E75"/>
    <w:rsid w:val="0024176A"/>
    <w:rsid w:val="002420E4"/>
    <w:rsid w:val="002426A0"/>
    <w:rsid w:val="0024357B"/>
    <w:rsid w:val="00244902"/>
    <w:rsid w:val="002454E9"/>
    <w:rsid w:val="00245D73"/>
    <w:rsid w:val="00245EFB"/>
    <w:rsid w:val="002460DF"/>
    <w:rsid w:val="0024656F"/>
    <w:rsid w:val="00246B40"/>
    <w:rsid w:val="00247166"/>
    <w:rsid w:val="002479C5"/>
    <w:rsid w:val="00247B79"/>
    <w:rsid w:val="00247D21"/>
    <w:rsid w:val="00250FA0"/>
    <w:rsid w:val="002514E3"/>
    <w:rsid w:val="00251C84"/>
    <w:rsid w:val="00252342"/>
    <w:rsid w:val="00252975"/>
    <w:rsid w:val="00253034"/>
    <w:rsid w:val="00253F01"/>
    <w:rsid w:val="00254567"/>
    <w:rsid w:val="0025524F"/>
    <w:rsid w:val="0025555C"/>
    <w:rsid w:val="0025576A"/>
    <w:rsid w:val="00256383"/>
    <w:rsid w:val="00256434"/>
    <w:rsid w:val="00257C44"/>
    <w:rsid w:val="00257E41"/>
    <w:rsid w:val="00257EA1"/>
    <w:rsid w:val="00260BDE"/>
    <w:rsid w:val="00260C03"/>
    <w:rsid w:val="002612B6"/>
    <w:rsid w:val="002626A6"/>
    <w:rsid w:val="002635C3"/>
    <w:rsid w:val="00263636"/>
    <w:rsid w:val="0026444D"/>
    <w:rsid w:val="00264B3D"/>
    <w:rsid w:val="0026511E"/>
    <w:rsid w:val="00265B37"/>
    <w:rsid w:val="00265E06"/>
    <w:rsid w:val="00265EE3"/>
    <w:rsid w:val="00266231"/>
    <w:rsid w:val="00266B78"/>
    <w:rsid w:val="00267F67"/>
    <w:rsid w:val="002702BE"/>
    <w:rsid w:val="002703E7"/>
    <w:rsid w:val="0027047D"/>
    <w:rsid w:val="0027065E"/>
    <w:rsid w:val="002709CA"/>
    <w:rsid w:val="00270C61"/>
    <w:rsid w:val="00270F8A"/>
    <w:rsid w:val="002712B9"/>
    <w:rsid w:val="00271ABE"/>
    <w:rsid w:val="00271C62"/>
    <w:rsid w:val="0027219C"/>
    <w:rsid w:val="00272C82"/>
    <w:rsid w:val="00272D25"/>
    <w:rsid w:val="0027418F"/>
    <w:rsid w:val="00274A16"/>
    <w:rsid w:val="002751CF"/>
    <w:rsid w:val="00275A08"/>
    <w:rsid w:val="00275CCD"/>
    <w:rsid w:val="00276770"/>
    <w:rsid w:val="002767AA"/>
    <w:rsid w:val="00276C26"/>
    <w:rsid w:val="00276D03"/>
    <w:rsid w:val="0027763F"/>
    <w:rsid w:val="00277A44"/>
    <w:rsid w:val="00277B71"/>
    <w:rsid w:val="00277BB2"/>
    <w:rsid w:val="00277F18"/>
    <w:rsid w:val="0028149A"/>
    <w:rsid w:val="002818AB"/>
    <w:rsid w:val="00281F36"/>
    <w:rsid w:val="002825CB"/>
    <w:rsid w:val="0028266A"/>
    <w:rsid w:val="002827D5"/>
    <w:rsid w:val="00283314"/>
    <w:rsid w:val="002838A7"/>
    <w:rsid w:val="002838F3"/>
    <w:rsid w:val="002839E1"/>
    <w:rsid w:val="00284561"/>
    <w:rsid w:val="00284807"/>
    <w:rsid w:val="00284E5B"/>
    <w:rsid w:val="00285F4E"/>
    <w:rsid w:val="00286D88"/>
    <w:rsid w:val="00287A32"/>
    <w:rsid w:val="00287CBD"/>
    <w:rsid w:val="00290175"/>
    <w:rsid w:val="0029019F"/>
    <w:rsid w:val="00290577"/>
    <w:rsid w:val="00290B04"/>
    <w:rsid w:val="00290E36"/>
    <w:rsid w:val="00291900"/>
    <w:rsid w:val="0029208B"/>
    <w:rsid w:val="00292905"/>
    <w:rsid w:val="00292D59"/>
    <w:rsid w:val="00293099"/>
    <w:rsid w:val="002937DD"/>
    <w:rsid w:val="00295156"/>
    <w:rsid w:val="00295B28"/>
    <w:rsid w:val="00295F09"/>
    <w:rsid w:val="00296465"/>
    <w:rsid w:val="002A03C5"/>
    <w:rsid w:val="002A1580"/>
    <w:rsid w:val="002A16CB"/>
    <w:rsid w:val="002A1752"/>
    <w:rsid w:val="002A1CBC"/>
    <w:rsid w:val="002A2A86"/>
    <w:rsid w:val="002A3580"/>
    <w:rsid w:val="002A3895"/>
    <w:rsid w:val="002A435E"/>
    <w:rsid w:val="002A49FD"/>
    <w:rsid w:val="002A4A3D"/>
    <w:rsid w:val="002A51BB"/>
    <w:rsid w:val="002A609D"/>
    <w:rsid w:val="002A60D7"/>
    <w:rsid w:val="002A767A"/>
    <w:rsid w:val="002A7964"/>
    <w:rsid w:val="002A7B22"/>
    <w:rsid w:val="002A7E82"/>
    <w:rsid w:val="002B0A3C"/>
    <w:rsid w:val="002B1042"/>
    <w:rsid w:val="002B1653"/>
    <w:rsid w:val="002B226C"/>
    <w:rsid w:val="002B2862"/>
    <w:rsid w:val="002B2D59"/>
    <w:rsid w:val="002B33F8"/>
    <w:rsid w:val="002B47F8"/>
    <w:rsid w:val="002B4814"/>
    <w:rsid w:val="002B4B17"/>
    <w:rsid w:val="002B531D"/>
    <w:rsid w:val="002B5845"/>
    <w:rsid w:val="002B5C42"/>
    <w:rsid w:val="002B5DE6"/>
    <w:rsid w:val="002B5ECD"/>
    <w:rsid w:val="002B5EF1"/>
    <w:rsid w:val="002B60B9"/>
    <w:rsid w:val="002B7423"/>
    <w:rsid w:val="002C08F7"/>
    <w:rsid w:val="002C1F5D"/>
    <w:rsid w:val="002C24D2"/>
    <w:rsid w:val="002C2E38"/>
    <w:rsid w:val="002C461E"/>
    <w:rsid w:val="002C4CC4"/>
    <w:rsid w:val="002C4EF9"/>
    <w:rsid w:val="002C6734"/>
    <w:rsid w:val="002C6D8E"/>
    <w:rsid w:val="002C7BCC"/>
    <w:rsid w:val="002D0E3E"/>
    <w:rsid w:val="002D171D"/>
    <w:rsid w:val="002D176D"/>
    <w:rsid w:val="002D1FF7"/>
    <w:rsid w:val="002D1FFF"/>
    <w:rsid w:val="002D22AE"/>
    <w:rsid w:val="002D2580"/>
    <w:rsid w:val="002D26D9"/>
    <w:rsid w:val="002D28DA"/>
    <w:rsid w:val="002D2DC0"/>
    <w:rsid w:val="002D337B"/>
    <w:rsid w:val="002D3600"/>
    <w:rsid w:val="002D41B0"/>
    <w:rsid w:val="002D5D95"/>
    <w:rsid w:val="002D6B8A"/>
    <w:rsid w:val="002D6D85"/>
    <w:rsid w:val="002D6EC2"/>
    <w:rsid w:val="002D7164"/>
    <w:rsid w:val="002D7267"/>
    <w:rsid w:val="002D7A61"/>
    <w:rsid w:val="002D7F58"/>
    <w:rsid w:val="002E07A1"/>
    <w:rsid w:val="002E0A6D"/>
    <w:rsid w:val="002E0D02"/>
    <w:rsid w:val="002E0E37"/>
    <w:rsid w:val="002E106E"/>
    <w:rsid w:val="002E2577"/>
    <w:rsid w:val="002E28D9"/>
    <w:rsid w:val="002E2BD8"/>
    <w:rsid w:val="002E2C3C"/>
    <w:rsid w:val="002E37C7"/>
    <w:rsid w:val="002E3BCE"/>
    <w:rsid w:val="002E45F6"/>
    <w:rsid w:val="002E4FD5"/>
    <w:rsid w:val="002E6C53"/>
    <w:rsid w:val="002E72D8"/>
    <w:rsid w:val="002E7692"/>
    <w:rsid w:val="002E7B0F"/>
    <w:rsid w:val="002F02FD"/>
    <w:rsid w:val="002F14A1"/>
    <w:rsid w:val="002F192E"/>
    <w:rsid w:val="002F2056"/>
    <w:rsid w:val="002F2AA0"/>
    <w:rsid w:val="002F319C"/>
    <w:rsid w:val="002F41A9"/>
    <w:rsid w:val="002F488A"/>
    <w:rsid w:val="002F4897"/>
    <w:rsid w:val="002F492C"/>
    <w:rsid w:val="002F560B"/>
    <w:rsid w:val="002F61B4"/>
    <w:rsid w:val="002F62CE"/>
    <w:rsid w:val="002F6A8B"/>
    <w:rsid w:val="002F7F44"/>
    <w:rsid w:val="00300302"/>
    <w:rsid w:val="00300687"/>
    <w:rsid w:val="00300CB6"/>
    <w:rsid w:val="003011D8"/>
    <w:rsid w:val="0030161F"/>
    <w:rsid w:val="003017C2"/>
    <w:rsid w:val="00301A4A"/>
    <w:rsid w:val="00302F9E"/>
    <w:rsid w:val="00303075"/>
    <w:rsid w:val="0030424C"/>
    <w:rsid w:val="00304A6E"/>
    <w:rsid w:val="003055D3"/>
    <w:rsid w:val="00305636"/>
    <w:rsid w:val="00305B24"/>
    <w:rsid w:val="00305DBB"/>
    <w:rsid w:val="003067AD"/>
    <w:rsid w:val="00307175"/>
    <w:rsid w:val="0030742D"/>
    <w:rsid w:val="00307552"/>
    <w:rsid w:val="00307669"/>
    <w:rsid w:val="00307990"/>
    <w:rsid w:val="00307DDE"/>
    <w:rsid w:val="00310E75"/>
    <w:rsid w:val="00311512"/>
    <w:rsid w:val="0031187B"/>
    <w:rsid w:val="00311CAD"/>
    <w:rsid w:val="00311D5F"/>
    <w:rsid w:val="00313EB7"/>
    <w:rsid w:val="00314B8D"/>
    <w:rsid w:val="0031589F"/>
    <w:rsid w:val="00315967"/>
    <w:rsid w:val="003159F6"/>
    <w:rsid w:val="00315A77"/>
    <w:rsid w:val="00315B19"/>
    <w:rsid w:val="00315B8C"/>
    <w:rsid w:val="0031699A"/>
    <w:rsid w:val="0032037A"/>
    <w:rsid w:val="003205E9"/>
    <w:rsid w:val="00320B94"/>
    <w:rsid w:val="003218D0"/>
    <w:rsid w:val="003222E2"/>
    <w:rsid w:val="003228FF"/>
    <w:rsid w:val="00322B3F"/>
    <w:rsid w:val="003235FF"/>
    <w:rsid w:val="003246BE"/>
    <w:rsid w:val="00324BED"/>
    <w:rsid w:val="00324FB6"/>
    <w:rsid w:val="00326A0C"/>
    <w:rsid w:val="00326CE7"/>
    <w:rsid w:val="00327244"/>
    <w:rsid w:val="003304BA"/>
    <w:rsid w:val="003307C0"/>
    <w:rsid w:val="003308EA"/>
    <w:rsid w:val="00330B12"/>
    <w:rsid w:val="00331796"/>
    <w:rsid w:val="00332974"/>
    <w:rsid w:val="00333399"/>
    <w:rsid w:val="003337FE"/>
    <w:rsid w:val="0033397B"/>
    <w:rsid w:val="00333CCA"/>
    <w:rsid w:val="00334A3A"/>
    <w:rsid w:val="0033552D"/>
    <w:rsid w:val="0033590E"/>
    <w:rsid w:val="0033733E"/>
    <w:rsid w:val="003376B5"/>
    <w:rsid w:val="00337ED4"/>
    <w:rsid w:val="0034007C"/>
    <w:rsid w:val="0034036A"/>
    <w:rsid w:val="00341B83"/>
    <w:rsid w:val="0034232E"/>
    <w:rsid w:val="003427FD"/>
    <w:rsid w:val="003439CC"/>
    <w:rsid w:val="003448BC"/>
    <w:rsid w:val="00344CB9"/>
    <w:rsid w:val="003458BD"/>
    <w:rsid w:val="00345AE0"/>
    <w:rsid w:val="003464FB"/>
    <w:rsid w:val="003465D9"/>
    <w:rsid w:val="00346765"/>
    <w:rsid w:val="003476E7"/>
    <w:rsid w:val="0034774D"/>
    <w:rsid w:val="0035012D"/>
    <w:rsid w:val="00350449"/>
    <w:rsid w:val="003519EC"/>
    <w:rsid w:val="00352854"/>
    <w:rsid w:val="00352A51"/>
    <w:rsid w:val="00352B53"/>
    <w:rsid w:val="00352FBC"/>
    <w:rsid w:val="00353512"/>
    <w:rsid w:val="003538F3"/>
    <w:rsid w:val="00353D5D"/>
    <w:rsid w:val="00353DEE"/>
    <w:rsid w:val="00354EF1"/>
    <w:rsid w:val="00355313"/>
    <w:rsid w:val="00355561"/>
    <w:rsid w:val="00355A9C"/>
    <w:rsid w:val="00355C3F"/>
    <w:rsid w:val="00355E7B"/>
    <w:rsid w:val="0035609D"/>
    <w:rsid w:val="0035683B"/>
    <w:rsid w:val="00357928"/>
    <w:rsid w:val="0036008D"/>
    <w:rsid w:val="0036085F"/>
    <w:rsid w:val="00361201"/>
    <w:rsid w:val="00361F02"/>
    <w:rsid w:val="00361F9C"/>
    <w:rsid w:val="003626F5"/>
    <w:rsid w:val="00362C11"/>
    <w:rsid w:val="00362E13"/>
    <w:rsid w:val="003634B8"/>
    <w:rsid w:val="00364BE9"/>
    <w:rsid w:val="003656C0"/>
    <w:rsid w:val="003659B1"/>
    <w:rsid w:val="00366002"/>
    <w:rsid w:val="003660D1"/>
    <w:rsid w:val="003667F6"/>
    <w:rsid w:val="00366868"/>
    <w:rsid w:val="00366E35"/>
    <w:rsid w:val="00367511"/>
    <w:rsid w:val="00367654"/>
    <w:rsid w:val="00367AFB"/>
    <w:rsid w:val="00370241"/>
    <w:rsid w:val="0037045C"/>
    <w:rsid w:val="0037095A"/>
    <w:rsid w:val="0037127F"/>
    <w:rsid w:val="00371330"/>
    <w:rsid w:val="0037237E"/>
    <w:rsid w:val="0037250C"/>
    <w:rsid w:val="0037257F"/>
    <w:rsid w:val="00372955"/>
    <w:rsid w:val="0037321F"/>
    <w:rsid w:val="00373B22"/>
    <w:rsid w:val="00373CB0"/>
    <w:rsid w:val="00373DC4"/>
    <w:rsid w:val="00373EDD"/>
    <w:rsid w:val="00374327"/>
    <w:rsid w:val="0037527E"/>
    <w:rsid w:val="003758B1"/>
    <w:rsid w:val="00375C77"/>
    <w:rsid w:val="003763D5"/>
    <w:rsid w:val="003763D7"/>
    <w:rsid w:val="00377003"/>
    <w:rsid w:val="003773E5"/>
    <w:rsid w:val="00377895"/>
    <w:rsid w:val="00377D8F"/>
    <w:rsid w:val="00377EB8"/>
    <w:rsid w:val="00380585"/>
    <w:rsid w:val="00380B17"/>
    <w:rsid w:val="003817D3"/>
    <w:rsid w:val="00381DEF"/>
    <w:rsid w:val="00382C1F"/>
    <w:rsid w:val="00383A3D"/>
    <w:rsid w:val="003842EF"/>
    <w:rsid w:val="003848AC"/>
    <w:rsid w:val="003862C7"/>
    <w:rsid w:val="003867FA"/>
    <w:rsid w:val="00386FFC"/>
    <w:rsid w:val="003870FE"/>
    <w:rsid w:val="00387B5B"/>
    <w:rsid w:val="00390023"/>
    <w:rsid w:val="00390C85"/>
    <w:rsid w:val="0039195D"/>
    <w:rsid w:val="00391E9B"/>
    <w:rsid w:val="003928EC"/>
    <w:rsid w:val="00392A35"/>
    <w:rsid w:val="00392DB6"/>
    <w:rsid w:val="00393384"/>
    <w:rsid w:val="00393B0C"/>
    <w:rsid w:val="00393EAD"/>
    <w:rsid w:val="00394CB7"/>
    <w:rsid w:val="0039572A"/>
    <w:rsid w:val="0039618B"/>
    <w:rsid w:val="00396A43"/>
    <w:rsid w:val="00396A4A"/>
    <w:rsid w:val="003A0054"/>
    <w:rsid w:val="003A068E"/>
    <w:rsid w:val="003A0A39"/>
    <w:rsid w:val="003A0E75"/>
    <w:rsid w:val="003A142A"/>
    <w:rsid w:val="003A14D7"/>
    <w:rsid w:val="003A158B"/>
    <w:rsid w:val="003A1BE7"/>
    <w:rsid w:val="003A2239"/>
    <w:rsid w:val="003A235D"/>
    <w:rsid w:val="003A273E"/>
    <w:rsid w:val="003A302D"/>
    <w:rsid w:val="003A3414"/>
    <w:rsid w:val="003A44F9"/>
    <w:rsid w:val="003A5771"/>
    <w:rsid w:val="003A5ABF"/>
    <w:rsid w:val="003A5D94"/>
    <w:rsid w:val="003A651D"/>
    <w:rsid w:val="003A6529"/>
    <w:rsid w:val="003A7044"/>
    <w:rsid w:val="003A7283"/>
    <w:rsid w:val="003A728E"/>
    <w:rsid w:val="003A7649"/>
    <w:rsid w:val="003A7DFF"/>
    <w:rsid w:val="003B0241"/>
    <w:rsid w:val="003B07C8"/>
    <w:rsid w:val="003B0951"/>
    <w:rsid w:val="003B131A"/>
    <w:rsid w:val="003B26EC"/>
    <w:rsid w:val="003B3083"/>
    <w:rsid w:val="003B318A"/>
    <w:rsid w:val="003B3515"/>
    <w:rsid w:val="003B3C39"/>
    <w:rsid w:val="003B4313"/>
    <w:rsid w:val="003B466F"/>
    <w:rsid w:val="003B4920"/>
    <w:rsid w:val="003B4A3D"/>
    <w:rsid w:val="003B4C79"/>
    <w:rsid w:val="003B5356"/>
    <w:rsid w:val="003B6066"/>
    <w:rsid w:val="003B698A"/>
    <w:rsid w:val="003B6AD4"/>
    <w:rsid w:val="003B7006"/>
    <w:rsid w:val="003B7CA3"/>
    <w:rsid w:val="003B7EEF"/>
    <w:rsid w:val="003C052C"/>
    <w:rsid w:val="003C0771"/>
    <w:rsid w:val="003C1288"/>
    <w:rsid w:val="003C21E4"/>
    <w:rsid w:val="003C3244"/>
    <w:rsid w:val="003C3F97"/>
    <w:rsid w:val="003C4763"/>
    <w:rsid w:val="003C4A97"/>
    <w:rsid w:val="003C4BAE"/>
    <w:rsid w:val="003C5ECA"/>
    <w:rsid w:val="003C64C3"/>
    <w:rsid w:val="003C6584"/>
    <w:rsid w:val="003C6688"/>
    <w:rsid w:val="003C69ED"/>
    <w:rsid w:val="003C728F"/>
    <w:rsid w:val="003C7303"/>
    <w:rsid w:val="003C7629"/>
    <w:rsid w:val="003C7635"/>
    <w:rsid w:val="003C7DB0"/>
    <w:rsid w:val="003D013D"/>
    <w:rsid w:val="003D01EF"/>
    <w:rsid w:val="003D0889"/>
    <w:rsid w:val="003D0DFE"/>
    <w:rsid w:val="003D27EA"/>
    <w:rsid w:val="003D2B41"/>
    <w:rsid w:val="003D2DF5"/>
    <w:rsid w:val="003D3BAE"/>
    <w:rsid w:val="003D60BB"/>
    <w:rsid w:val="003D682C"/>
    <w:rsid w:val="003D6D50"/>
    <w:rsid w:val="003E0530"/>
    <w:rsid w:val="003E08C8"/>
    <w:rsid w:val="003E1244"/>
    <w:rsid w:val="003E1325"/>
    <w:rsid w:val="003E14AF"/>
    <w:rsid w:val="003E15E3"/>
    <w:rsid w:val="003E1670"/>
    <w:rsid w:val="003E2264"/>
    <w:rsid w:val="003E2390"/>
    <w:rsid w:val="003E3182"/>
    <w:rsid w:val="003E3399"/>
    <w:rsid w:val="003E3B4B"/>
    <w:rsid w:val="003E3C79"/>
    <w:rsid w:val="003E4912"/>
    <w:rsid w:val="003E4A87"/>
    <w:rsid w:val="003E5B0B"/>
    <w:rsid w:val="003E5DEA"/>
    <w:rsid w:val="003E638A"/>
    <w:rsid w:val="003E7136"/>
    <w:rsid w:val="003E74DA"/>
    <w:rsid w:val="003E78F2"/>
    <w:rsid w:val="003E7EE2"/>
    <w:rsid w:val="003E7FA4"/>
    <w:rsid w:val="003F060A"/>
    <w:rsid w:val="003F09F8"/>
    <w:rsid w:val="003F0AAA"/>
    <w:rsid w:val="003F283A"/>
    <w:rsid w:val="003F3577"/>
    <w:rsid w:val="003F3CB2"/>
    <w:rsid w:val="003F3D24"/>
    <w:rsid w:val="003F4103"/>
    <w:rsid w:val="003F41B1"/>
    <w:rsid w:val="003F41DF"/>
    <w:rsid w:val="003F42F5"/>
    <w:rsid w:val="003F490B"/>
    <w:rsid w:val="003F4A24"/>
    <w:rsid w:val="003F5032"/>
    <w:rsid w:val="003F57B3"/>
    <w:rsid w:val="003F6027"/>
    <w:rsid w:val="003F6A91"/>
    <w:rsid w:val="003F6D78"/>
    <w:rsid w:val="003F7A83"/>
    <w:rsid w:val="00400154"/>
    <w:rsid w:val="00400511"/>
    <w:rsid w:val="00400765"/>
    <w:rsid w:val="00400D51"/>
    <w:rsid w:val="0040121E"/>
    <w:rsid w:val="00401360"/>
    <w:rsid w:val="00401866"/>
    <w:rsid w:val="00401BA1"/>
    <w:rsid w:val="00401F03"/>
    <w:rsid w:val="00402546"/>
    <w:rsid w:val="00402DB7"/>
    <w:rsid w:val="004030B2"/>
    <w:rsid w:val="00403C43"/>
    <w:rsid w:val="00404827"/>
    <w:rsid w:val="0040498E"/>
    <w:rsid w:val="00404D3C"/>
    <w:rsid w:val="00404ECB"/>
    <w:rsid w:val="004052F3"/>
    <w:rsid w:val="00405338"/>
    <w:rsid w:val="004054B7"/>
    <w:rsid w:val="00405A05"/>
    <w:rsid w:val="00405D5C"/>
    <w:rsid w:val="0040799D"/>
    <w:rsid w:val="00407A7A"/>
    <w:rsid w:val="00407B24"/>
    <w:rsid w:val="00407D98"/>
    <w:rsid w:val="004102FA"/>
    <w:rsid w:val="00410575"/>
    <w:rsid w:val="0041058E"/>
    <w:rsid w:val="004110AA"/>
    <w:rsid w:val="004110EE"/>
    <w:rsid w:val="00411100"/>
    <w:rsid w:val="004115D6"/>
    <w:rsid w:val="00411F78"/>
    <w:rsid w:val="00412A74"/>
    <w:rsid w:val="0041342D"/>
    <w:rsid w:val="00413A7E"/>
    <w:rsid w:val="00413DB9"/>
    <w:rsid w:val="004141EE"/>
    <w:rsid w:val="004145C4"/>
    <w:rsid w:val="00414840"/>
    <w:rsid w:val="00414FFA"/>
    <w:rsid w:val="004151AE"/>
    <w:rsid w:val="0041593A"/>
    <w:rsid w:val="00415A56"/>
    <w:rsid w:val="00415BD7"/>
    <w:rsid w:val="00415F27"/>
    <w:rsid w:val="0041726C"/>
    <w:rsid w:val="00417EDA"/>
    <w:rsid w:val="00420E92"/>
    <w:rsid w:val="00421442"/>
    <w:rsid w:val="00421617"/>
    <w:rsid w:val="004216FC"/>
    <w:rsid w:val="00421CDC"/>
    <w:rsid w:val="004228CF"/>
    <w:rsid w:val="004229B8"/>
    <w:rsid w:val="00422FEF"/>
    <w:rsid w:val="0042333E"/>
    <w:rsid w:val="00423353"/>
    <w:rsid w:val="0042385E"/>
    <w:rsid w:val="00423C9A"/>
    <w:rsid w:val="0042483C"/>
    <w:rsid w:val="0042559E"/>
    <w:rsid w:val="00425BDE"/>
    <w:rsid w:val="004262C0"/>
    <w:rsid w:val="004269A1"/>
    <w:rsid w:val="0042734B"/>
    <w:rsid w:val="00427367"/>
    <w:rsid w:val="00427648"/>
    <w:rsid w:val="00427B7B"/>
    <w:rsid w:val="00427BBB"/>
    <w:rsid w:val="004306EA"/>
    <w:rsid w:val="004307A1"/>
    <w:rsid w:val="004309DA"/>
    <w:rsid w:val="00430A04"/>
    <w:rsid w:val="00430F75"/>
    <w:rsid w:val="0043310B"/>
    <w:rsid w:val="0043369A"/>
    <w:rsid w:val="00433A97"/>
    <w:rsid w:val="0043433D"/>
    <w:rsid w:val="0043513B"/>
    <w:rsid w:val="004354A3"/>
    <w:rsid w:val="00436009"/>
    <w:rsid w:val="00436048"/>
    <w:rsid w:val="00437144"/>
    <w:rsid w:val="00437701"/>
    <w:rsid w:val="00442406"/>
    <w:rsid w:val="004433E5"/>
    <w:rsid w:val="004436FF"/>
    <w:rsid w:val="00443765"/>
    <w:rsid w:val="004438B0"/>
    <w:rsid w:val="00443B87"/>
    <w:rsid w:val="0044402B"/>
    <w:rsid w:val="00444EA5"/>
    <w:rsid w:val="004458FB"/>
    <w:rsid w:val="004459DD"/>
    <w:rsid w:val="00446529"/>
    <w:rsid w:val="004466A6"/>
    <w:rsid w:val="00447197"/>
    <w:rsid w:val="004478E8"/>
    <w:rsid w:val="00450FF7"/>
    <w:rsid w:val="00451FDB"/>
    <w:rsid w:val="0045254B"/>
    <w:rsid w:val="00452CE4"/>
    <w:rsid w:val="00452D81"/>
    <w:rsid w:val="00452E66"/>
    <w:rsid w:val="00453346"/>
    <w:rsid w:val="00453349"/>
    <w:rsid w:val="00454082"/>
    <w:rsid w:val="004540E5"/>
    <w:rsid w:val="004544EB"/>
    <w:rsid w:val="004558CD"/>
    <w:rsid w:val="00455ACA"/>
    <w:rsid w:val="00455E44"/>
    <w:rsid w:val="0045611B"/>
    <w:rsid w:val="004565AA"/>
    <w:rsid w:val="004567A1"/>
    <w:rsid w:val="0045696F"/>
    <w:rsid w:val="00456B2E"/>
    <w:rsid w:val="00456B5F"/>
    <w:rsid w:val="0045796D"/>
    <w:rsid w:val="004602AF"/>
    <w:rsid w:val="004612D5"/>
    <w:rsid w:val="00461337"/>
    <w:rsid w:val="00461E62"/>
    <w:rsid w:val="004620EB"/>
    <w:rsid w:val="0046276E"/>
    <w:rsid w:val="00462AA8"/>
    <w:rsid w:val="00463304"/>
    <w:rsid w:val="004638B0"/>
    <w:rsid w:val="0046395D"/>
    <w:rsid w:val="00463B52"/>
    <w:rsid w:val="00463CE9"/>
    <w:rsid w:val="004645F3"/>
    <w:rsid w:val="00464F3F"/>
    <w:rsid w:val="004651FA"/>
    <w:rsid w:val="004652EB"/>
    <w:rsid w:val="004665D8"/>
    <w:rsid w:val="00466837"/>
    <w:rsid w:val="00467356"/>
    <w:rsid w:val="004674CA"/>
    <w:rsid w:val="00467A93"/>
    <w:rsid w:val="00467E75"/>
    <w:rsid w:val="004704F6"/>
    <w:rsid w:val="0047128A"/>
    <w:rsid w:val="00471354"/>
    <w:rsid w:val="00471D1C"/>
    <w:rsid w:val="00471F96"/>
    <w:rsid w:val="00472006"/>
    <w:rsid w:val="00472049"/>
    <w:rsid w:val="00472271"/>
    <w:rsid w:val="004723B2"/>
    <w:rsid w:val="004726E8"/>
    <w:rsid w:val="00473425"/>
    <w:rsid w:val="00473778"/>
    <w:rsid w:val="004739AD"/>
    <w:rsid w:val="004742D8"/>
    <w:rsid w:val="004743F2"/>
    <w:rsid w:val="00475698"/>
    <w:rsid w:val="0047688A"/>
    <w:rsid w:val="004769DF"/>
    <w:rsid w:val="00476CBA"/>
    <w:rsid w:val="00477AD3"/>
    <w:rsid w:val="00477B3E"/>
    <w:rsid w:val="00480A11"/>
    <w:rsid w:val="00480E95"/>
    <w:rsid w:val="00482297"/>
    <w:rsid w:val="004829FE"/>
    <w:rsid w:val="0048381C"/>
    <w:rsid w:val="00484224"/>
    <w:rsid w:val="00484407"/>
    <w:rsid w:val="00484770"/>
    <w:rsid w:val="00484FC2"/>
    <w:rsid w:val="0048579F"/>
    <w:rsid w:val="004859D2"/>
    <w:rsid w:val="00485E27"/>
    <w:rsid w:val="00487A73"/>
    <w:rsid w:val="00487EFC"/>
    <w:rsid w:val="004900A3"/>
    <w:rsid w:val="00490814"/>
    <w:rsid w:val="004908FF"/>
    <w:rsid w:val="004909D3"/>
    <w:rsid w:val="004914F8"/>
    <w:rsid w:val="00491585"/>
    <w:rsid w:val="00491E08"/>
    <w:rsid w:val="004924EC"/>
    <w:rsid w:val="00492A47"/>
    <w:rsid w:val="00492D69"/>
    <w:rsid w:val="0049391F"/>
    <w:rsid w:val="00493E77"/>
    <w:rsid w:val="00493F27"/>
    <w:rsid w:val="004953CF"/>
    <w:rsid w:val="00496F93"/>
    <w:rsid w:val="00497851"/>
    <w:rsid w:val="00497D0E"/>
    <w:rsid w:val="00497D17"/>
    <w:rsid w:val="004A035A"/>
    <w:rsid w:val="004A0618"/>
    <w:rsid w:val="004A0C41"/>
    <w:rsid w:val="004A29B4"/>
    <w:rsid w:val="004A333E"/>
    <w:rsid w:val="004A36BC"/>
    <w:rsid w:val="004A3941"/>
    <w:rsid w:val="004A3B5B"/>
    <w:rsid w:val="004A4944"/>
    <w:rsid w:val="004A623B"/>
    <w:rsid w:val="004A7F5E"/>
    <w:rsid w:val="004B022F"/>
    <w:rsid w:val="004B04B4"/>
    <w:rsid w:val="004B05CC"/>
    <w:rsid w:val="004B07B8"/>
    <w:rsid w:val="004B0838"/>
    <w:rsid w:val="004B0B4D"/>
    <w:rsid w:val="004B0E68"/>
    <w:rsid w:val="004B0FE9"/>
    <w:rsid w:val="004B1157"/>
    <w:rsid w:val="004B12C9"/>
    <w:rsid w:val="004B1F03"/>
    <w:rsid w:val="004B2B2F"/>
    <w:rsid w:val="004B413E"/>
    <w:rsid w:val="004B5283"/>
    <w:rsid w:val="004B5A79"/>
    <w:rsid w:val="004B63BC"/>
    <w:rsid w:val="004B6FD0"/>
    <w:rsid w:val="004B7FCB"/>
    <w:rsid w:val="004C0153"/>
    <w:rsid w:val="004C03AD"/>
    <w:rsid w:val="004C04F2"/>
    <w:rsid w:val="004C0E5F"/>
    <w:rsid w:val="004C0EEA"/>
    <w:rsid w:val="004C15E1"/>
    <w:rsid w:val="004C17B7"/>
    <w:rsid w:val="004C1C45"/>
    <w:rsid w:val="004C1F0A"/>
    <w:rsid w:val="004C1FA0"/>
    <w:rsid w:val="004C21D3"/>
    <w:rsid w:val="004C23FC"/>
    <w:rsid w:val="004C2945"/>
    <w:rsid w:val="004C29E0"/>
    <w:rsid w:val="004C3191"/>
    <w:rsid w:val="004C330A"/>
    <w:rsid w:val="004C3583"/>
    <w:rsid w:val="004C36A8"/>
    <w:rsid w:val="004C3CE4"/>
    <w:rsid w:val="004C4303"/>
    <w:rsid w:val="004C5684"/>
    <w:rsid w:val="004C5710"/>
    <w:rsid w:val="004C5821"/>
    <w:rsid w:val="004C59D1"/>
    <w:rsid w:val="004C5BF5"/>
    <w:rsid w:val="004C5C44"/>
    <w:rsid w:val="004C5F8F"/>
    <w:rsid w:val="004C60EC"/>
    <w:rsid w:val="004C6389"/>
    <w:rsid w:val="004C6AE9"/>
    <w:rsid w:val="004C7286"/>
    <w:rsid w:val="004C7B31"/>
    <w:rsid w:val="004D0139"/>
    <w:rsid w:val="004D0190"/>
    <w:rsid w:val="004D06B4"/>
    <w:rsid w:val="004D07FB"/>
    <w:rsid w:val="004D0CE5"/>
    <w:rsid w:val="004D1EBB"/>
    <w:rsid w:val="004D2145"/>
    <w:rsid w:val="004D2EB7"/>
    <w:rsid w:val="004D4036"/>
    <w:rsid w:val="004D49E4"/>
    <w:rsid w:val="004D5338"/>
    <w:rsid w:val="004D5B82"/>
    <w:rsid w:val="004D62C2"/>
    <w:rsid w:val="004D639F"/>
    <w:rsid w:val="004D6751"/>
    <w:rsid w:val="004D6B00"/>
    <w:rsid w:val="004D6CE3"/>
    <w:rsid w:val="004D75DA"/>
    <w:rsid w:val="004E09B5"/>
    <w:rsid w:val="004E0C03"/>
    <w:rsid w:val="004E1253"/>
    <w:rsid w:val="004E160F"/>
    <w:rsid w:val="004E2091"/>
    <w:rsid w:val="004E2491"/>
    <w:rsid w:val="004E2CCC"/>
    <w:rsid w:val="004E2CF8"/>
    <w:rsid w:val="004E30D3"/>
    <w:rsid w:val="004E433C"/>
    <w:rsid w:val="004E516D"/>
    <w:rsid w:val="004E529C"/>
    <w:rsid w:val="004E663A"/>
    <w:rsid w:val="004E7390"/>
    <w:rsid w:val="004E763A"/>
    <w:rsid w:val="004E78E3"/>
    <w:rsid w:val="004E7A7B"/>
    <w:rsid w:val="004F06C1"/>
    <w:rsid w:val="004F0F11"/>
    <w:rsid w:val="004F117A"/>
    <w:rsid w:val="004F12A8"/>
    <w:rsid w:val="004F1B4F"/>
    <w:rsid w:val="004F2706"/>
    <w:rsid w:val="004F27AC"/>
    <w:rsid w:val="004F29BF"/>
    <w:rsid w:val="004F3B38"/>
    <w:rsid w:val="004F3E66"/>
    <w:rsid w:val="004F627B"/>
    <w:rsid w:val="004F692C"/>
    <w:rsid w:val="004F6E07"/>
    <w:rsid w:val="004F7475"/>
    <w:rsid w:val="00500286"/>
    <w:rsid w:val="00500666"/>
    <w:rsid w:val="00500AB6"/>
    <w:rsid w:val="00500DC1"/>
    <w:rsid w:val="00501B67"/>
    <w:rsid w:val="00501B7D"/>
    <w:rsid w:val="00502007"/>
    <w:rsid w:val="00502222"/>
    <w:rsid w:val="005027DB"/>
    <w:rsid w:val="00502B4D"/>
    <w:rsid w:val="00503090"/>
    <w:rsid w:val="00503998"/>
    <w:rsid w:val="0050423B"/>
    <w:rsid w:val="00504F9F"/>
    <w:rsid w:val="00505215"/>
    <w:rsid w:val="0050537B"/>
    <w:rsid w:val="00505571"/>
    <w:rsid w:val="00505855"/>
    <w:rsid w:val="005060E3"/>
    <w:rsid w:val="00507071"/>
    <w:rsid w:val="0050792C"/>
    <w:rsid w:val="00507A15"/>
    <w:rsid w:val="00507AD3"/>
    <w:rsid w:val="00507B86"/>
    <w:rsid w:val="00507D4D"/>
    <w:rsid w:val="005101A3"/>
    <w:rsid w:val="00511266"/>
    <w:rsid w:val="00511867"/>
    <w:rsid w:val="00512ED0"/>
    <w:rsid w:val="005130D7"/>
    <w:rsid w:val="005133E6"/>
    <w:rsid w:val="00513626"/>
    <w:rsid w:val="005138CD"/>
    <w:rsid w:val="00514061"/>
    <w:rsid w:val="00514682"/>
    <w:rsid w:val="005148E0"/>
    <w:rsid w:val="0051577D"/>
    <w:rsid w:val="00515C03"/>
    <w:rsid w:val="00515F59"/>
    <w:rsid w:val="005168A4"/>
    <w:rsid w:val="00516918"/>
    <w:rsid w:val="00516EE7"/>
    <w:rsid w:val="00517FB9"/>
    <w:rsid w:val="00520690"/>
    <w:rsid w:val="00521EC9"/>
    <w:rsid w:val="00521F92"/>
    <w:rsid w:val="00522401"/>
    <w:rsid w:val="0052269D"/>
    <w:rsid w:val="00522A97"/>
    <w:rsid w:val="00522B66"/>
    <w:rsid w:val="00523423"/>
    <w:rsid w:val="00523863"/>
    <w:rsid w:val="00523914"/>
    <w:rsid w:val="00525097"/>
    <w:rsid w:val="00525807"/>
    <w:rsid w:val="005263A1"/>
    <w:rsid w:val="005267AB"/>
    <w:rsid w:val="00526C0E"/>
    <w:rsid w:val="005274B7"/>
    <w:rsid w:val="005274CE"/>
    <w:rsid w:val="005276B9"/>
    <w:rsid w:val="00527C97"/>
    <w:rsid w:val="0053079C"/>
    <w:rsid w:val="00530D17"/>
    <w:rsid w:val="00530D63"/>
    <w:rsid w:val="00531023"/>
    <w:rsid w:val="0053117D"/>
    <w:rsid w:val="00531225"/>
    <w:rsid w:val="0053174E"/>
    <w:rsid w:val="005317F8"/>
    <w:rsid w:val="0053283C"/>
    <w:rsid w:val="00532EA3"/>
    <w:rsid w:val="00533480"/>
    <w:rsid w:val="00533518"/>
    <w:rsid w:val="00534FAD"/>
    <w:rsid w:val="0053633C"/>
    <w:rsid w:val="00536941"/>
    <w:rsid w:val="00536CE3"/>
    <w:rsid w:val="00537764"/>
    <w:rsid w:val="00537CB0"/>
    <w:rsid w:val="00540107"/>
    <w:rsid w:val="005408DC"/>
    <w:rsid w:val="00540FB5"/>
    <w:rsid w:val="005411B4"/>
    <w:rsid w:val="00542034"/>
    <w:rsid w:val="0054232C"/>
    <w:rsid w:val="005428E6"/>
    <w:rsid w:val="00542C23"/>
    <w:rsid w:val="0054309F"/>
    <w:rsid w:val="00543606"/>
    <w:rsid w:val="0054393A"/>
    <w:rsid w:val="00544480"/>
    <w:rsid w:val="0054449E"/>
    <w:rsid w:val="005445C7"/>
    <w:rsid w:val="005446A2"/>
    <w:rsid w:val="00545D99"/>
    <w:rsid w:val="00545F7C"/>
    <w:rsid w:val="00546B41"/>
    <w:rsid w:val="00550051"/>
    <w:rsid w:val="00550137"/>
    <w:rsid w:val="005509A3"/>
    <w:rsid w:val="00550A2D"/>
    <w:rsid w:val="0055308D"/>
    <w:rsid w:val="00553828"/>
    <w:rsid w:val="00554A48"/>
    <w:rsid w:val="00554BE5"/>
    <w:rsid w:val="00554C25"/>
    <w:rsid w:val="0055776C"/>
    <w:rsid w:val="0056050A"/>
    <w:rsid w:val="005607B3"/>
    <w:rsid w:val="00560A6B"/>
    <w:rsid w:val="00561513"/>
    <w:rsid w:val="0056156A"/>
    <w:rsid w:val="00561C59"/>
    <w:rsid w:val="00562224"/>
    <w:rsid w:val="0056226F"/>
    <w:rsid w:val="00562BF9"/>
    <w:rsid w:val="00562F2C"/>
    <w:rsid w:val="00563A90"/>
    <w:rsid w:val="00564958"/>
    <w:rsid w:val="0056529F"/>
    <w:rsid w:val="005659D3"/>
    <w:rsid w:val="00565ED7"/>
    <w:rsid w:val="005660F7"/>
    <w:rsid w:val="005662CB"/>
    <w:rsid w:val="00566449"/>
    <w:rsid w:val="0056682D"/>
    <w:rsid w:val="00566A33"/>
    <w:rsid w:val="00566BAE"/>
    <w:rsid w:val="00566BE0"/>
    <w:rsid w:val="00566E48"/>
    <w:rsid w:val="00567029"/>
    <w:rsid w:val="0056784B"/>
    <w:rsid w:val="0057011C"/>
    <w:rsid w:val="00570F19"/>
    <w:rsid w:val="00571C56"/>
    <w:rsid w:val="00572B23"/>
    <w:rsid w:val="005733DC"/>
    <w:rsid w:val="005741EB"/>
    <w:rsid w:val="00575139"/>
    <w:rsid w:val="005753BF"/>
    <w:rsid w:val="005757E3"/>
    <w:rsid w:val="00576080"/>
    <w:rsid w:val="00576577"/>
    <w:rsid w:val="00576754"/>
    <w:rsid w:val="00576904"/>
    <w:rsid w:val="0057761A"/>
    <w:rsid w:val="00577A08"/>
    <w:rsid w:val="00577A33"/>
    <w:rsid w:val="00577A9C"/>
    <w:rsid w:val="00577B6D"/>
    <w:rsid w:val="00580414"/>
    <w:rsid w:val="00581C72"/>
    <w:rsid w:val="00581D52"/>
    <w:rsid w:val="00584D91"/>
    <w:rsid w:val="0058598B"/>
    <w:rsid w:val="00586BA8"/>
    <w:rsid w:val="00586C78"/>
    <w:rsid w:val="00586F9E"/>
    <w:rsid w:val="00586FBF"/>
    <w:rsid w:val="005873C4"/>
    <w:rsid w:val="00587FE7"/>
    <w:rsid w:val="005917D4"/>
    <w:rsid w:val="00591D04"/>
    <w:rsid w:val="005931C2"/>
    <w:rsid w:val="005935CA"/>
    <w:rsid w:val="0059453F"/>
    <w:rsid w:val="005947EE"/>
    <w:rsid w:val="00594DD8"/>
    <w:rsid w:val="0059530C"/>
    <w:rsid w:val="005956CE"/>
    <w:rsid w:val="00596018"/>
    <w:rsid w:val="005962FC"/>
    <w:rsid w:val="00596B6E"/>
    <w:rsid w:val="00596E31"/>
    <w:rsid w:val="005973EF"/>
    <w:rsid w:val="00597ED6"/>
    <w:rsid w:val="00597FF2"/>
    <w:rsid w:val="005A0051"/>
    <w:rsid w:val="005A03FA"/>
    <w:rsid w:val="005A0A13"/>
    <w:rsid w:val="005A0FD6"/>
    <w:rsid w:val="005A107A"/>
    <w:rsid w:val="005A14DA"/>
    <w:rsid w:val="005A1BF3"/>
    <w:rsid w:val="005A2254"/>
    <w:rsid w:val="005A468C"/>
    <w:rsid w:val="005A4696"/>
    <w:rsid w:val="005A4A8B"/>
    <w:rsid w:val="005A4D33"/>
    <w:rsid w:val="005A537E"/>
    <w:rsid w:val="005A54EA"/>
    <w:rsid w:val="005A6207"/>
    <w:rsid w:val="005A6930"/>
    <w:rsid w:val="005A6D52"/>
    <w:rsid w:val="005A71C4"/>
    <w:rsid w:val="005A728A"/>
    <w:rsid w:val="005A7893"/>
    <w:rsid w:val="005A7C49"/>
    <w:rsid w:val="005A7E80"/>
    <w:rsid w:val="005B10E5"/>
    <w:rsid w:val="005B1DA2"/>
    <w:rsid w:val="005B2265"/>
    <w:rsid w:val="005B27CE"/>
    <w:rsid w:val="005B2DEE"/>
    <w:rsid w:val="005B322F"/>
    <w:rsid w:val="005B3632"/>
    <w:rsid w:val="005B3707"/>
    <w:rsid w:val="005B4A84"/>
    <w:rsid w:val="005B4ADA"/>
    <w:rsid w:val="005B4CC0"/>
    <w:rsid w:val="005B558D"/>
    <w:rsid w:val="005B569E"/>
    <w:rsid w:val="005B56C6"/>
    <w:rsid w:val="005B5720"/>
    <w:rsid w:val="005B57BF"/>
    <w:rsid w:val="005B5820"/>
    <w:rsid w:val="005B6968"/>
    <w:rsid w:val="005B6C13"/>
    <w:rsid w:val="005B6C94"/>
    <w:rsid w:val="005B79E9"/>
    <w:rsid w:val="005B7F83"/>
    <w:rsid w:val="005C01C9"/>
    <w:rsid w:val="005C04F2"/>
    <w:rsid w:val="005C0AC4"/>
    <w:rsid w:val="005C0B63"/>
    <w:rsid w:val="005C1249"/>
    <w:rsid w:val="005C1722"/>
    <w:rsid w:val="005C1733"/>
    <w:rsid w:val="005C18B4"/>
    <w:rsid w:val="005C21EC"/>
    <w:rsid w:val="005C2715"/>
    <w:rsid w:val="005C2A69"/>
    <w:rsid w:val="005C2F39"/>
    <w:rsid w:val="005C3D07"/>
    <w:rsid w:val="005C5A67"/>
    <w:rsid w:val="005C5D71"/>
    <w:rsid w:val="005C6E1E"/>
    <w:rsid w:val="005C7087"/>
    <w:rsid w:val="005C72C1"/>
    <w:rsid w:val="005D0A29"/>
    <w:rsid w:val="005D0D29"/>
    <w:rsid w:val="005D0DC3"/>
    <w:rsid w:val="005D277A"/>
    <w:rsid w:val="005D336D"/>
    <w:rsid w:val="005D4254"/>
    <w:rsid w:val="005D42ED"/>
    <w:rsid w:val="005D4760"/>
    <w:rsid w:val="005D5711"/>
    <w:rsid w:val="005D7825"/>
    <w:rsid w:val="005D79D7"/>
    <w:rsid w:val="005D7ACB"/>
    <w:rsid w:val="005D7D2C"/>
    <w:rsid w:val="005E0B89"/>
    <w:rsid w:val="005E0C92"/>
    <w:rsid w:val="005E0CAF"/>
    <w:rsid w:val="005E1F90"/>
    <w:rsid w:val="005E21D6"/>
    <w:rsid w:val="005E2AC2"/>
    <w:rsid w:val="005E30C8"/>
    <w:rsid w:val="005E34C8"/>
    <w:rsid w:val="005E3FEF"/>
    <w:rsid w:val="005E42DD"/>
    <w:rsid w:val="005E5CB9"/>
    <w:rsid w:val="005E63A5"/>
    <w:rsid w:val="005E65A4"/>
    <w:rsid w:val="005E6B4D"/>
    <w:rsid w:val="005E6B64"/>
    <w:rsid w:val="005E71CB"/>
    <w:rsid w:val="005E7729"/>
    <w:rsid w:val="005E7755"/>
    <w:rsid w:val="005F0537"/>
    <w:rsid w:val="005F1D6F"/>
    <w:rsid w:val="005F1DB1"/>
    <w:rsid w:val="005F2737"/>
    <w:rsid w:val="005F28EA"/>
    <w:rsid w:val="005F4383"/>
    <w:rsid w:val="005F4ACB"/>
    <w:rsid w:val="005F4F85"/>
    <w:rsid w:val="005F58E5"/>
    <w:rsid w:val="005F7065"/>
    <w:rsid w:val="005F7214"/>
    <w:rsid w:val="005F79B0"/>
    <w:rsid w:val="005F79DD"/>
    <w:rsid w:val="006000AA"/>
    <w:rsid w:val="006008C7"/>
    <w:rsid w:val="00601ACF"/>
    <w:rsid w:val="00602DF5"/>
    <w:rsid w:val="0060365B"/>
    <w:rsid w:val="00604519"/>
    <w:rsid w:val="006047E4"/>
    <w:rsid w:val="00604B2C"/>
    <w:rsid w:val="00604D24"/>
    <w:rsid w:val="00605F92"/>
    <w:rsid w:val="00606763"/>
    <w:rsid w:val="006068DE"/>
    <w:rsid w:val="00606E97"/>
    <w:rsid w:val="00607708"/>
    <w:rsid w:val="0060784D"/>
    <w:rsid w:val="006104B9"/>
    <w:rsid w:val="00610C44"/>
    <w:rsid w:val="00610CE3"/>
    <w:rsid w:val="006119C7"/>
    <w:rsid w:val="00611D67"/>
    <w:rsid w:val="00611DCE"/>
    <w:rsid w:val="00612FAB"/>
    <w:rsid w:val="006139B0"/>
    <w:rsid w:val="00613BFD"/>
    <w:rsid w:val="0061414F"/>
    <w:rsid w:val="00614BA2"/>
    <w:rsid w:val="00615177"/>
    <w:rsid w:val="00615F28"/>
    <w:rsid w:val="00616083"/>
    <w:rsid w:val="006169E0"/>
    <w:rsid w:val="00616B16"/>
    <w:rsid w:val="00616FC6"/>
    <w:rsid w:val="0061707B"/>
    <w:rsid w:val="0061728C"/>
    <w:rsid w:val="006178D5"/>
    <w:rsid w:val="00620A1C"/>
    <w:rsid w:val="00620D4D"/>
    <w:rsid w:val="00620F03"/>
    <w:rsid w:val="00620FF4"/>
    <w:rsid w:val="006219CF"/>
    <w:rsid w:val="00622455"/>
    <w:rsid w:val="0062345B"/>
    <w:rsid w:val="006239A7"/>
    <w:rsid w:val="006240B7"/>
    <w:rsid w:val="006246FE"/>
    <w:rsid w:val="0062498C"/>
    <w:rsid w:val="00624BE3"/>
    <w:rsid w:val="00624D74"/>
    <w:rsid w:val="0062580D"/>
    <w:rsid w:val="0062724A"/>
    <w:rsid w:val="006302DE"/>
    <w:rsid w:val="006306C0"/>
    <w:rsid w:val="00630862"/>
    <w:rsid w:val="00631170"/>
    <w:rsid w:val="00631F9B"/>
    <w:rsid w:val="00632FA0"/>
    <w:rsid w:val="0063329D"/>
    <w:rsid w:val="00633DAB"/>
    <w:rsid w:val="00634E46"/>
    <w:rsid w:val="00634F7E"/>
    <w:rsid w:val="0063576F"/>
    <w:rsid w:val="006358EB"/>
    <w:rsid w:val="0063614B"/>
    <w:rsid w:val="00636E14"/>
    <w:rsid w:val="00636EB8"/>
    <w:rsid w:val="00637950"/>
    <w:rsid w:val="00637D79"/>
    <w:rsid w:val="00637F11"/>
    <w:rsid w:val="00637F17"/>
    <w:rsid w:val="006401D0"/>
    <w:rsid w:val="00640364"/>
    <w:rsid w:val="0064169B"/>
    <w:rsid w:val="00641B0F"/>
    <w:rsid w:val="00641BE4"/>
    <w:rsid w:val="00641DCC"/>
    <w:rsid w:val="00642342"/>
    <w:rsid w:val="00642381"/>
    <w:rsid w:val="006423A6"/>
    <w:rsid w:val="0064245E"/>
    <w:rsid w:val="00642683"/>
    <w:rsid w:val="006426FF"/>
    <w:rsid w:val="006438DA"/>
    <w:rsid w:val="00644B8D"/>
    <w:rsid w:val="006456B7"/>
    <w:rsid w:val="0064622C"/>
    <w:rsid w:val="00646602"/>
    <w:rsid w:val="00646B84"/>
    <w:rsid w:val="00647129"/>
    <w:rsid w:val="00647479"/>
    <w:rsid w:val="00650745"/>
    <w:rsid w:val="00650896"/>
    <w:rsid w:val="0065162F"/>
    <w:rsid w:val="00651937"/>
    <w:rsid w:val="00651C73"/>
    <w:rsid w:val="006527FE"/>
    <w:rsid w:val="00652A94"/>
    <w:rsid w:val="00652ABF"/>
    <w:rsid w:val="00652AF3"/>
    <w:rsid w:val="00652C6A"/>
    <w:rsid w:val="00652D47"/>
    <w:rsid w:val="00653677"/>
    <w:rsid w:val="00655AFC"/>
    <w:rsid w:val="00655B95"/>
    <w:rsid w:val="00655D14"/>
    <w:rsid w:val="00657B18"/>
    <w:rsid w:val="006602C4"/>
    <w:rsid w:val="006608FE"/>
    <w:rsid w:val="00660BA7"/>
    <w:rsid w:val="00660CDD"/>
    <w:rsid w:val="00661916"/>
    <w:rsid w:val="00662550"/>
    <w:rsid w:val="00662771"/>
    <w:rsid w:val="00662D90"/>
    <w:rsid w:val="00663190"/>
    <w:rsid w:val="00663217"/>
    <w:rsid w:val="006641A8"/>
    <w:rsid w:val="006643D9"/>
    <w:rsid w:val="00664855"/>
    <w:rsid w:val="0066498E"/>
    <w:rsid w:val="006650A7"/>
    <w:rsid w:val="00666538"/>
    <w:rsid w:val="00666914"/>
    <w:rsid w:val="00666F5D"/>
    <w:rsid w:val="0067017F"/>
    <w:rsid w:val="006701C0"/>
    <w:rsid w:val="00670836"/>
    <w:rsid w:val="00670B03"/>
    <w:rsid w:val="00670F8C"/>
    <w:rsid w:val="00671D32"/>
    <w:rsid w:val="00672159"/>
    <w:rsid w:val="00672191"/>
    <w:rsid w:val="00672E1E"/>
    <w:rsid w:val="0067399E"/>
    <w:rsid w:val="00673A71"/>
    <w:rsid w:val="00673FFD"/>
    <w:rsid w:val="0067494A"/>
    <w:rsid w:val="00674C8A"/>
    <w:rsid w:val="00674E4D"/>
    <w:rsid w:val="0067536F"/>
    <w:rsid w:val="00676316"/>
    <w:rsid w:val="00676D03"/>
    <w:rsid w:val="00680075"/>
    <w:rsid w:val="006803EA"/>
    <w:rsid w:val="00680588"/>
    <w:rsid w:val="00680C21"/>
    <w:rsid w:val="0068149C"/>
    <w:rsid w:val="00681B50"/>
    <w:rsid w:val="006820CE"/>
    <w:rsid w:val="0068318A"/>
    <w:rsid w:val="00683899"/>
    <w:rsid w:val="00684271"/>
    <w:rsid w:val="00685C44"/>
    <w:rsid w:val="0068781A"/>
    <w:rsid w:val="00690472"/>
    <w:rsid w:val="00691630"/>
    <w:rsid w:val="00691B12"/>
    <w:rsid w:val="006925D3"/>
    <w:rsid w:val="00692A96"/>
    <w:rsid w:val="006936AA"/>
    <w:rsid w:val="006940F5"/>
    <w:rsid w:val="006943CE"/>
    <w:rsid w:val="006947D0"/>
    <w:rsid w:val="00694CED"/>
    <w:rsid w:val="006952F9"/>
    <w:rsid w:val="006962F6"/>
    <w:rsid w:val="00697B7D"/>
    <w:rsid w:val="006A02AE"/>
    <w:rsid w:val="006A0414"/>
    <w:rsid w:val="006A1483"/>
    <w:rsid w:val="006A21AA"/>
    <w:rsid w:val="006A3236"/>
    <w:rsid w:val="006A3CA5"/>
    <w:rsid w:val="006A3E30"/>
    <w:rsid w:val="006A5552"/>
    <w:rsid w:val="006A565B"/>
    <w:rsid w:val="006A674F"/>
    <w:rsid w:val="006A69CC"/>
    <w:rsid w:val="006A7147"/>
    <w:rsid w:val="006A7B5E"/>
    <w:rsid w:val="006A7ECC"/>
    <w:rsid w:val="006B0913"/>
    <w:rsid w:val="006B189E"/>
    <w:rsid w:val="006B22D0"/>
    <w:rsid w:val="006B2F18"/>
    <w:rsid w:val="006B4102"/>
    <w:rsid w:val="006B45CF"/>
    <w:rsid w:val="006B47F5"/>
    <w:rsid w:val="006B53DE"/>
    <w:rsid w:val="006B57A6"/>
    <w:rsid w:val="006B7609"/>
    <w:rsid w:val="006C0E79"/>
    <w:rsid w:val="006C0E82"/>
    <w:rsid w:val="006C1190"/>
    <w:rsid w:val="006C1C61"/>
    <w:rsid w:val="006C21C5"/>
    <w:rsid w:val="006C2744"/>
    <w:rsid w:val="006C27DE"/>
    <w:rsid w:val="006C3DEB"/>
    <w:rsid w:val="006C4081"/>
    <w:rsid w:val="006C4142"/>
    <w:rsid w:val="006C418C"/>
    <w:rsid w:val="006C435E"/>
    <w:rsid w:val="006C46B1"/>
    <w:rsid w:val="006C47D5"/>
    <w:rsid w:val="006C48EA"/>
    <w:rsid w:val="006C571B"/>
    <w:rsid w:val="006C5DF7"/>
    <w:rsid w:val="006C6258"/>
    <w:rsid w:val="006C67C8"/>
    <w:rsid w:val="006C69E5"/>
    <w:rsid w:val="006C6BD7"/>
    <w:rsid w:val="006C73A0"/>
    <w:rsid w:val="006D0E1F"/>
    <w:rsid w:val="006D192E"/>
    <w:rsid w:val="006D1B70"/>
    <w:rsid w:val="006D349A"/>
    <w:rsid w:val="006D404F"/>
    <w:rsid w:val="006D4D9D"/>
    <w:rsid w:val="006D4FD2"/>
    <w:rsid w:val="006D535E"/>
    <w:rsid w:val="006D5BE0"/>
    <w:rsid w:val="006D5E69"/>
    <w:rsid w:val="006D6E1A"/>
    <w:rsid w:val="006D77D3"/>
    <w:rsid w:val="006D77D9"/>
    <w:rsid w:val="006D7DFC"/>
    <w:rsid w:val="006E0E9B"/>
    <w:rsid w:val="006E10B6"/>
    <w:rsid w:val="006E1146"/>
    <w:rsid w:val="006E16DE"/>
    <w:rsid w:val="006E1793"/>
    <w:rsid w:val="006E1855"/>
    <w:rsid w:val="006E1FBE"/>
    <w:rsid w:val="006E2C23"/>
    <w:rsid w:val="006E46FF"/>
    <w:rsid w:val="006E51BD"/>
    <w:rsid w:val="006E5294"/>
    <w:rsid w:val="006E539D"/>
    <w:rsid w:val="006E6B68"/>
    <w:rsid w:val="006E6EDF"/>
    <w:rsid w:val="006E7220"/>
    <w:rsid w:val="006E7E9F"/>
    <w:rsid w:val="006F00D9"/>
    <w:rsid w:val="006F0582"/>
    <w:rsid w:val="006F08B4"/>
    <w:rsid w:val="006F0F22"/>
    <w:rsid w:val="006F1485"/>
    <w:rsid w:val="006F20FD"/>
    <w:rsid w:val="006F212F"/>
    <w:rsid w:val="006F229B"/>
    <w:rsid w:val="006F2437"/>
    <w:rsid w:val="006F3384"/>
    <w:rsid w:val="006F35D7"/>
    <w:rsid w:val="006F39B0"/>
    <w:rsid w:val="006F3C80"/>
    <w:rsid w:val="006F45CC"/>
    <w:rsid w:val="006F5D7E"/>
    <w:rsid w:val="006F7BDD"/>
    <w:rsid w:val="00700577"/>
    <w:rsid w:val="00700E5A"/>
    <w:rsid w:val="007013B3"/>
    <w:rsid w:val="00702B5E"/>
    <w:rsid w:val="00702C43"/>
    <w:rsid w:val="00702CF8"/>
    <w:rsid w:val="00702D97"/>
    <w:rsid w:val="00702E34"/>
    <w:rsid w:val="0070350D"/>
    <w:rsid w:val="0070385A"/>
    <w:rsid w:val="00705349"/>
    <w:rsid w:val="00705D8E"/>
    <w:rsid w:val="00706126"/>
    <w:rsid w:val="007067C3"/>
    <w:rsid w:val="00706C40"/>
    <w:rsid w:val="00706D2D"/>
    <w:rsid w:val="00706F46"/>
    <w:rsid w:val="00707078"/>
    <w:rsid w:val="007073BD"/>
    <w:rsid w:val="00707F84"/>
    <w:rsid w:val="00710741"/>
    <w:rsid w:val="00711BB8"/>
    <w:rsid w:val="00711F3A"/>
    <w:rsid w:val="007120A0"/>
    <w:rsid w:val="0071288A"/>
    <w:rsid w:val="00712967"/>
    <w:rsid w:val="00712BDD"/>
    <w:rsid w:val="007131CB"/>
    <w:rsid w:val="007139F4"/>
    <w:rsid w:val="00714048"/>
    <w:rsid w:val="00714C43"/>
    <w:rsid w:val="00716388"/>
    <w:rsid w:val="00717D74"/>
    <w:rsid w:val="00717E82"/>
    <w:rsid w:val="00720F84"/>
    <w:rsid w:val="00721623"/>
    <w:rsid w:val="00721C9E"/>
    <w:rsid w:val="00721D93"/>
    <w:rsid w:val="0072391B"/>
    <w:rsid w:val="00723BF3"/>
    <w:rsid w:val="00723D28"/>
    <w:rsid w:val="00725228"/>
    <w:rsid w:val="00725FA1"/>
    <w:rsid w:val="007264DA"/>
    <w:rsid w:val="00726748"/>
    <w:rsid w:val="007276B9"/>
    <w:rsid w:val="007277BC"/>
    <w:rsid w:val="00727F7F"/>
    <w:rsid w:val="00730C5F"/>
    <w:rsid w:val="00730C84"/>
    <w:rsid w:val="00731018"/>
    <w:rsid w:val="0073129F"/>
    <w:rsid w:val="0073134E"/>
    <w:rsid w:val="00731A7B"/>
    <w:rsid w:val="0073211E"/>
    <w:rsid w:val="00732278"/>
    <w:rsid w:val="00732310"/>
    <w:rsid w:val="007327A2"/>
    <w:rsid w:val="00732968"/>
    <w:rsid w:val="00733DFE"/>
    <w:rsid w:val="00734358"/>
    <w:rsid w:val="007343EC"/>
    <w:rsid w:val="007344D1"/>
    <w:rsid w:val="00734913"/>
    <w:rsid w:val="00735231"/>
    <w:rsid w:val="00736417"/>
    <w:rsid w:val="007365B6"/>
    <w:rsid w:val="007369AB"/>
    <w:rsid w:val="00736B82"/>
    <w:rsid w:val="0073750E"/>
    <w:rsid w:val="00737940"/>
    <w:rsid w:val="00740354"/>
    <w:rsid w:val="00740B11"/>
    <w:rsid w:val="00740CB7"/>
    <w:rsid w:val="0074101F"/>
    <w:rsid w:val="007413DB"/>
    <w:rsid w:val="00741B48"/>
    <w:rsid w:val="00741B99"/>
    <w:rsid w:val="00742054"/>
    <w:rsid w:val="0074226C"/>
    <w:rsid w:val="00742967"/>
    <w:rsid w:val="00742EED"/>
    <w:rsid w:val="0074341E"/>
    <w:rsid w:val="00743651"/>
    <w:rsid w:val="0074365F"/>
    <w:rsid w:val="00743AE5"/>
    <w:rsid w:val="007443CD"/>
    <w:rsid w:val="00744E6B"/>
    <w:rsid w:val="0074548B"/>
    <w:rsid w:val="00745C9E"/>
    <w:rsid w:val="00745FA7"/>
    <w:rsid w:val="007461B3"/>
    <w:rsid w:val="00746274"/>
    <w:rsid w:val="007465CD"/>
    <w:rsid w:val="007467AE"/>
    <w:rsid w:val="007468F3"/>
    <w:rsid w:val="00746D41"/>
    <w:rsid w:val="00746FCF"/>
    <w:rsid w:val="007471B1"/>
    <w:rsid w:val="007472A1"/>
    <w:rsid w:val="00747319"/>
    <w:rsid w:val="007476EF"/>
    <w:rsid w:val="0075002C"/>
    <w:rsid w:val="007509AC"/>
    <w:rsid w:val="00750DD0"/>
    <w:rsid w:val="0075208B"/>
    <w:rsid w:val="0075216F"/>
    <w:rsid w:val="007526EA"/>
    <w:rsid w:val="00752CD1"/>
    <w:rsid w:val="007530DE"/>
    <w:rsid w:val="00753D61"/>
    <w:rsid w:val="00754EAE"/>
    <w:rsid w:val="00754F29"/>
    <w:rsid w:val="007558B7"/>
    <w:rsid w:val="00755E90"/>
    <w:rsid w:val="00755FD1"/>
    <w:rsid w:val="00757342"/>
    <w:rsid w:val="007575D7"/>
    <w:rsid w:val="00757B10"/>
    <w:rsid w:val="00757B3A"/>
    <w:rsid w:val="00757BB9"/>
    <w:rsid w:val="007608B2"/>
    <w:rsid w:val="0076092E"/>
    <w:rsid w:val="007609D9"/>
    <w:rsid w:val="00760B6C"/>
    <w:rsid w:val="00761D82"/>
    <w:rsid w:val="007625F6"/>
    <w:rsid w:val="00762CEE"/>
    <w:rsid w:val="00763D30"/>
    <w:rsid w:val="00763DEF"/>
    <w:rsid w:val="00763E36"/>
    <w:rsid w:val="00763FE0"/>
    <w:rsid w:val="00764469"/>
    <w:rsid w:val="00764586"/>
    <w:rsid w:val="00764F6C"/>
    <w:rsid w:val="00765373"/>
    <w:rsid w:val="007653DB"/>
    <w:rsid w:val="00765583"/>
    <w:rsid w:val="00765709"/>
    <w:rsid w:val="007657E8"/>
    <w:rsid w:val="00766F97"/>
    <w:rsid w:val="00767BBE"/>
    <w:rsid w:val="00767CA7"/>
    <w:rsid w:val="0077000A"/>
    <w:rsid w:val="00770621"/>
    <w:rsid w:val="00770AED"/>
    <w:rsid w:val="00770D07"/>
    <w:rsid w:val="007711EE"/>
    <w:rsid w:val="00771326"/>
    <w:rsid w:val="00771A6F"/>
    <w:rsid w:val="007721ED"/>
    <w:rsid w:val="00772916"/>
    <w:rsid w:val="00773259"/>
    <w:rsid w:val="0077367A"/>
    <w:rsid w:val="0077390B"/>
    <w:rsid w:val="00773D5D"/>
    <w:rsid w:val="00774FB9"/>
    <w:rsid w:val="0077560D"/>
    <w:rsid w:val="00775CD9"/>
    <w:rsid w:val="0077634B"/>
    <w:rsid w:val="007771D1"/>
    <w:rsid w:val="007773EA"/>
    <w:rsid w:val="00777958"/>
    <w:rsid w:val="00777BBB"/>
    <w:rsid w:val="00777C40"/>
    <w:rsid w:val="00777F04"/>
    <w:rsid w:val="007800F9"/>
    <w:rsid w:val="00780A83"/>
    <w:rsid w:val="00783554"/>
    <w:rsid w:val="007837C3"/>
    <w:rsid w:val="007843E8"/>
    <w:rsid w:val="0078496C"/>
    <w:rsid w:val="00784DA9"/>
    <w:rsid w:val="00784E81"/>
    <w:rsid w:val="00785AAF"/>
    <w:rsid w:val="00786AEC"/>
    <w:rsid w:val="00786EFE"/>
    <w:rsid w:val="00787BDE"/>
    <w:rsid w:val="007926B7"/>
    <w:rsid w:val="00793429"/>
    <w:rsid w:val="00793B84"/>
    <w:rsid w:val="00794486"/>
    <w:rsid w:val="00794BB5"/>
    <w:rsid w:val="00795294"/>
    <w:rsid w:val="00795734"/>
    <w:rsid w:val="00796683"/>
    <w:rsid w:val="0079796C"/>
    <w:rsid w:val="007A052C"/>
    <w:rsid w:val="007A06C7"/>
    <w:rsid w:val="007A0780"/>
    <w:rsid w:val="007A14D2"/>
    <w:rsid w:val="007A1A4C"/>
    <w:rsid w:val="007A28E9"/>
    <w:rsid w:val="007A37B8"/>
    <w:rsid w:val="007A3D5E"/>
    <w:rsid w:val="007A4576"/>
    <w:rsid w:val="007A4EED"/>
    <w:rsid w:val="007A58ED"/>
    <w:rsid w:val="007A590B"/>
    <w:rsid w:val="007A5CAE"/>
    <w:rsid w:val="007A5E0E"/>
    <w:rsid w:val="007A609F"/>
    <w:rsid w:val="007A6776"/>
    <w:rsid w:val="007A6D3D"/>
    <w:rsid w:val="007A6D7E"/>
    <w:rsid w:val="007A7A73"/>
    <w:rsid w:val="007B0914"/>
    <w:rsid w:val="007B0994"/>
    <w:rsid w:val="007B148D"/>
    <w:rsid w:val="007B1E5C"/>
    <w:rsid w:val="007B1EAE"/>
    <w:rsid w:val="007B2027"/>
    <w:rsid w:val="007B235E"/>
    <w:rsid w:val="007B2EA9"/>
    <w:rsid w:val="007B3603"/>
    <w:rsid w:val="007B3C1A"/>
    <w:rsid w:val="007B3FB9"/>
    <w:rsid w:val="007B445D"/>
    <w:rsid w:val="007B506F"/>
    <w:rsid w:val="007B54F9"/>
    <w:rsid w:val="007B5942"/>
    <w:rsid w:val="007B5E12"/>
    <w:rsid w:val="007B6073"/>
    <w:rsid w:val="007B6128"/>
    <w:rsid w:val="007B624D"/>
    <w:rsid w:val="007B6A38"/>
    <w:rsid w:val="007B6C95"/>
    <w:rsid w:val="007B7128"/>
    <w:rsid w:val="007B7390"/>
    <w:rsid w:val="007B78CB"/>
    <w:rsid w:val="007B7ED7"/>
    <w:rsid w:val="007C00F5"/>
    <w:rsid w:val="007C0F66"/>
    <w:rsid w:val="007C1061"/>
    <w:rsid w:val="007C179E"/>
    <w:rsid w:val="007C1BC2"/>
    <w:rsid w:val="007C268C"/>
    <w:rsid w:val="007C27F3"/>
    <w:rsid w:val="007C2C57"/>
    <w:rsid w:val="007C37D2"/>
    <w:rsid w:val="007C3C6E"/>
    <w:rsid w:val="007C3D66"/>
    <w:rsid w:val="007C4CB3"/>
    <w:rsid w:val="007C62B5"/>
    <w:rsid w:val="007C6594"/>
    <w:rsid w:val="007C6C9B"/>
    <w:rsid w:val="007C6FB9"/>
    <w:rsid w:val="007C76E2"/>
    <w:rsid w:val="007C7E0B"/>
    <w:rsid w:val="007D0847"/>
    <w:rsid w:val="007D087F"/>
    <w:rsid w:val="007D09C7"/>
    <w:rsid w:val="007D0B52"/>
    <w:rsid w:val="007D139C"/>
    <w:rsid w:val="007D28CE"/>
    <w:rsid w:val="007D2C1A"/>
    <w:rsid w:val="007D2DC0"/>
    <w:rsid w:val="007D391D"/>
    <w:rsid w:val="007D3BC3"/>
    <w:rsid w:val="007D42DE"/>
    <w:rsid w:val="007D437A"/>
    <w:rsid w:val="007D44A8"/>
    <w:rsid w:val="007D461F"/>
    <w:rsid w:val="007D4E54"/>
    <w:rsid w:val="007D4FB8"/>
    <w:rsid w:val="007D6AC8"/>
    <w:rsid w:val="007D6F7F"/>
    <w:rsid w:val="007D71DF"/>
    <w:rsid w:val="007D72C7"/>
    <w:rsid w:val="007D7812"/>
    <w:rsid w:val="007D7DF4"/>
    <w:rsid w:val="007E0233"/>
    <w:rsid w:val="007E0DAC"/>
    <w:rsid w:val="007E1C0B"/>
    <w:rsid w:val="007E3E69"/>
    <w:rsid w:val="007E4032"/>
    <w:rsid w:val="007E4143"/>
    <w:rsid w:val="007E49E9"/>
    <w:rsid w:val="007E4AB9"/>
    <w:rsid w:val="007E4CFB"/>
    <w:rsid w:val="007E4DE3"/>
    <w:rsid w:val="007E5906"/>
    <w:rsid w:val="007E5B57"/>
    <w:rsid w:val="007E7041"/>
    <w:rsid w:val="007E7E9C"/>
    <w:rsid w:val="007F07B0"/>
    <w:rsid w:val="007F11D1"/>
    <w:rsid w:val="007F1B85"/>
    <w:rsid w:val="007F1F22"/>
    <w:rsid w:val="007F2047"/>
    <w:rsid w:val="007F23E6"/>
    <w:rsid w:val="007F2D5F"/>
    <w:rsid w:val="007F31B8"/>
    <w:rsid w:val="007F3448"/>
    <w:rsid w:val="007F418B"/>
    <w:rsid w:val="007F4393"/>
    <w:rsid w:val="007F4542"/>
    <w:rsid w:val="007F5595"/>
    <w:rsid w:val="007F597A"/>
    <w:rsid w:val="007F7134"/>
    <w:rsid w:val="007F7D04"/>
    <w:rsid w:val="007F7EAB"/>
    <w:rsid w:val="007F7F17"/>
    <w:rsid w:val="00800E02"/>
    <w:rsid w:val="0080110D"/>
    <w:rsid w:val="00801EA0"/>
    <w:rsid w:val="00803522"/>
    <w:rsid w:val="00804089"/>
    <w:rsid w:val="0080454B"/>
    <w:rsid w:val="0080479E"/>
    <w:rsid w:val="008047A1"/>
    <w:rsid w:val="00804A74"/>
    <w:rsid w:val="00805B32"/>
    <w:rsid w:val="00805CEE"/>
    <w:rsid w:val="00806759"/>
    <w:rsid w:val="008068D3"/>
    <w:rsid w:val="00806A2F"/>
    <w:rsid w:val="00806A9F"/>
    <w:rsid w:val="008075FA"/>
    <w:rsid w:val="008079A5"/>
    <w:rsid w:val="00807B0A"/>
    <w:rsid w:val="00807CB3"/>
    <w:rsid w:val="008108A1"/>
    <w:rsid w:val="00810FDE"/>
    <w:rsid w:val="00811DFE"/>
    <w:rsid w:val="00812123"/>
    <w:rsid w:val="0081238F"/>
    <w:rsid w:val="008127F3"/>
    <w:rsid w:val="008138A0"/>
    <w:rsid w:val="00814B45"/>
    <w:rsid w:val="0081521A"/>
    <w:rsid w:val="008154B1"/>
    <w:rsid w:val="00815A24"/>
    <w:rsid w:val="00816B0E"/>
    <w:rsid w:val="00816F7F"/>
    <w:rsid w:val="00817B08"/>
    <w:rsid w:val="00817EB4"/>
    <w:rsid w:val="00817F21"/>
    <w:rsid w:val="00822777"/>
    <w:rsid w:val="00822A70"/>
    <w:rsid w:val="00822E6B"/>
    <w:rsid w:val="00823549"/>
    <w:rsid w:val="00823630"/>
    <w:rsid w:val="0082384B"/>
    <w:rsid w:val="00824A90"/>
    <w:rsid w:val="00824D54"/>
    <w:rsid w:val="00824E9C"/>
    <w:rsid w:val="00824FA3"/>
    <w:rsid w:val="00825322"/>
    <w:rsid w:val="0082539F"/>
    <w:rsid w:val="00826245"/>
    <w:rsid w:val="00826AB2"/>
    <w:rsid w:val="00826B81"/>
    <w:rsid w:val="00826C3B"/>
    <w:rsid w:val="008270E7"/>
    <w:rsid w:val="008274C5"/>
    <w:rsid w:val="0083072B"/>
    <w:rsid w:val="00830D85"/>
    <w:rsid w:val="00830EE5"/>
    <w:rsid w:val="00830F84"/>
    <w:rsid w:val="00831DE6"/>
    <w:rsid w:val="00832009"/>
    <w:rsid w:val="00832732"/>
    <w:rsid w:val="00832B65"/>
    <w:rsid w:val="00833197"/>
    <w:rsid w:val="008332EB"/>
    <w:rsid w:val="008337EF"/>
    <w:rsid w:val="0083381B"/>
    <w:rsid w:val="00833837"/>
    <w:rsid w:val="00833DEA"/>
    <w:rsid w:val="00833E67"/>
    <w:rsid w:val="00834D96"/>
    <w:rsid w:val="00835722"/>
    <w:rsid w:val="0083666A"/>
    <w:rsid w:val="008370E8"/>
    <w:rsid w:val="00837333"/>
    <w:rsid w:val="00837EDF"/>
    <w:rsid w:val="00840254"/>
    <w:rsid w:val="008409C6"/>
    <w:rsid w:val="00840FF8"/>
    <w:rsid w:val="00841C27"/>
    <w:rsid w:val="0084292E"/>
    <w:rsid w:val="00843785"/>
    <w:rsid w:val="00843C12"/>
    <w:rsid w:val="00843FD5"/>
    <w:rsid w:val="00844445"/>
    <w:rsid w:val="008454DA"/>
    <w:rsid w:val="008459F3"/>
    <w:rsid w:val="00845C94"/>
    <w:rsid w:val="0084688F"/>
    <w:rsid w:val="00846B76"/>
    <w:rsid w:val="00846E29"/>
    <w:rsid w:val="0084729C"/>
    <w:rsid w:val="00847F5F"/>
    <w:rsid w:val="0085052C"/>
    <w:rsid w:val="0085075E"/>
    <w:rsid w:val="00850D79"/>
    <w:rsid w:val="00851782"/>
    <w:rsid w:val="00851C7E"/>
    <w:rsid w:val="00852043"/>
    <w:rsid w:val="00852538"/>
    <w:rsid w:val="008534EE"/>
    <w:rsid w:val="00853AEC"/>
    <w:rsid w:val="00853EFC"/>
    <w:rsid w:val="00853F2F"/>
    <w:rsid w:val="008543FE"/>
    <w:rsid w:val="008544D9"/>
    <w:rsid w:val="00856381"/>
    <w:rsid w:val="008568E6"/>
    <w:rsid w:val="00856D06"/>
    <w:rsid w:val="00857133"/>
    <w:rsid w:val="00857979"/>
    <w:rsid w:val="0086016B"/>
    <w:rsid w:val="0086060B"/>
    <w:rsid w:val="00860A50"/>
    <w:rsid w:val="008627AC"/>
    <w:rsid w:val="008631EC"/>
    <w:rsid w:val="00864FE6"/>
    <w:rsid w:val="008659F9"/>
    <w:rsid w:val="00865CFA"/>
    <w:rsid w:val="00866A1E"/>
    <w:rsid w:val="00866B08"/>
    <w:rsid w:val="00866C13"/>
    <w:rsid w:val="00866E21"/>
    <w:rsid w:val="0086760F"/>
    <w:rsid w:val="0086774D"/>
    <w:rsid w:val="00867BA7"/>
    <w:rsid w:val="00867FE4"/>
    <w:rsid w:val="00870145"/>
    <w:rsid w:val="00870212"/>
    <w:rsid w:val="00870317"/>
    <w:rsid w:val="00870354"/>
    <w:rsid w:val="0087083D"/>
    <w:rsid w:val="00870894"/>
    <w:rsid w:val="00870DA8"/>
    <w:rsid w:val="00870F96"/>
    <w:rsid w:val="00871743"/>
    <w:rsid w:val="00871A2A"/>
    <w:rsid w:val="00871D4D"/>
    <w:rsid w:val="00871FA5"/>
    <w:rsid w:val="008726BB"/>
    <w:rsid w:val="00872715"/>
    <w:rsid w:val="008734EF"/>
    <w:rsid w:val="00873632"/>
    <w:rsid w:val="008743E0"/>
    <w:rsid w:val="00874CCB"/>
    <w:rsid w:val="00874FEE"/>
    <w:rsid w:val="0087665F"/>
    <w:rsid w:val="00877719"/>
    <w:rsid w:val="00877EE4"/>
    <w:rsid w:val="0088043F"/>
    <w:rsid w:val="00880469"/>
    <w:rsid w:val="00880496"/>
    <w:rsid w:val="008805AF"/>
    <w:rsid w:val="00880964"/>
    <w:rsid w:val="00880B13"/>
    <w:rsid w:val="00880FD5"/>
    <w:rsid w:val="0088100D"/>
    <w:rsid w:val="008816BB"/>
    <w:rsid w:val="0088213B"/>
    <w:rsid w:val="00882B20"/>
    <w:rsid w:val="008846C8"/>
    <w:rsid w:val="00885502"/>
    <w:rsid w:val="0088575A"/>
    <w:rsid w:val="00886BD5"/>
    <w:rsid w:val="008871CD"/>
    <w:rsid w:val="008877E1"/>
    <w:rsid w:val="00887D62"/>
    <w:rsid w:val="00887E1E"/>
    <w:rsid w:val="0089017E"/>
    <w:rsid w:val="0089062D"/>
    <w:rsid w:val="00890A4C"/>
    <w:rsid w:val="0089127C"/>
    <w:rsid w:val="00891327"/>
    <w:rsid w:val="00891F92"/>
    <w:rsid w:val="00892532"/>
    <w:rsid w:val="008925E5"/>
    <w:rsid w:val="00892897"/>
    <w:rsid w:val="00893E27"/>
    <w:rsid w:val="00894103"/>
    <w:rsid w:val="00894CE5"/>
    <w:rsid w:val="008952AD"/>
    <w:rsid w:val="00895531"/>
    <w:rsid w:val="008955C0"/>
    <w:rsid w:val="0089638F"/>
    <w:rsid w:val="008968C4"/>
    <w:rsid w:val="00896E1C"/>
    <w:rsid w:val="008977F9"/>
    <w:rsid w:val="00897D78"/>
    <w:rsid w:val="00897FF3"/>
    <w:rsid w:val="008A0547"/>
    <w:rsid w:val="008A08CE"/>
    <w:rsid w:val="008A181D"/>
    <w:rsid w:val="008A1AAD"/>
    <w:rsid w:val="008A24D3"/>
    <w:rsid w:val="008A256E"/>
    <w:rsid w:val="008A25AB"/>
    <w:rsid w:val="008A2B22"/>
    <w:rsid w:val="008A30D3"/>
    <w:rsid w:val="008A460B"/>
    <w:rsid w:val="008A4E8A"/>
    <w:rsid w:val="008A540B"/>
    <w:rsid w:val="008A5EC7"/>
    <w:rsid w:val="008A698E"/>
    <w:rsid w:val="008A6AC3"/>
    <w:rsid w:val="008A6F6B"/>
    <w:rsid w:val="008A722F"/>
    <w:rsid w:val="008A728B"/>
    <w:rsid w:val="008A740E"/>
    <w:rsid w:val="008A7823"/>
    <w:rsid w:val="008B001E"/>
    <w:rsid w:val="008B014C"/>
    <w:rsid w:val="008B0287"/>
    <w:rsid w:val="008B1819"/>
    <w:rsid w:val="008B18D4"/>
    <w:rsid w:val="008B2FE1"/>
    <w:rsid w:val="008B3615"/>
    <w:rsid w:val="008B36E3"/>
    <w:rsid w:val="008B4713"/>
    <w:rsid w:val="008B494D"/>
    <w:rsid w:val="008B4A7E"/>
    <w:rsid w:val="008B4E0D"/>
    <w:rsid w:val="008B4E1D"/>
    <w:rsid w:val="008B51B0"/>
    <w:rsid w:val="008B5C46"/>
    <w:rsid w:val="008B6AF8"/>
    <w:rsid w:val="008B6B54"/>
    <w:rsid w:val="008B6C76"/>
    <w:rsid w:val="008B7490"/>
    <w:rsid w:val="008B7804"/>
    <w:rsid w:val="008C01E6"/>
    <w:rsid w:val="008C03B3"/>
    <w:rsid w:val="008C07B8"/>
    <w:rsid w:val="008C0E73"/>
    <w:rsid w:val="008C1400"/>
    <w:rsid w:val="008C1930"/>
    <w:rsid w:val="008C2D12"/>
    <w:rsid w:val="008C4BCF"/>
    <w:rsid w:val="008C6417"/>
    <w:rsid w:val="008C6987"/>
    <w:rsid w:val="008C6F9A"/>
    <w:rsid w:val="008C7630"/>
    <w:rsid w:val="008C76DF"/>
    <w:rsid w:val="008C7EBE"/>
    <w:rsid w:val="008D003C"/>
    <w:rsid w:val="008D0A4D"/>
    <w:rsid w:val="008D0F1A"/>
    <w:rsid w:val="008D1E12"/>
    <w:rsid w:val="008D219C"/>
    <w:rsid w:val="008D3C4F"/>
    <w:rsid w:val="008D3EFE"/>
    <w:rsid w:val="008D4929"/>
    <w:rsid w:val="008D56B3"/>
    <w:rsid w:val="008D6F22"/>
    <w:rsid w:val="008D70FD"/>
    <w:rsid w:val="008D7D5F"/>
    <w:rsid w:val="008E0184"/>
    <w:rsid w:val="008E01C2"/>
    <w:rsid w:val="008E08DB"/>
    <w:rsid w:val="008E0CB2"/>
    <w:rsid w:val="008E0E54"/>
    <w:rsid w:val="008E18CD"/>
    <w:rsid w:val="008E19E7"/>
    <w:rsid w:val="008E1E89"/>
    <w:rsid w:val="008E2D52"/>
    <w:rsid w:val="008E3277"/>
    <w:rsid w:val="008E36B2"/>
    <w:rsid w:val="008E36FD"/>
    <w:rsid w:val="008E38EE"/>
    <w:rsid w:val="008E4B78"/>
    <w:rsid w:val="008E4BD8"/>
    <w:rsid w:val="008E511B"/>
    <w:rsid w:val="008E525A"/>
    <w:rsid w:val="008E5714"/>
    <w:rsid w:val="008E756B"/>
    <w:rsid w:val="008E779C"/>
    <w:rsid w:val="008E77D5"/>
    <w:rsid w:val="008E78A1"/>
    <w:rsid w:val="008F048E"/>
    <w:rsid w:val="008F0B38"/>
    <w:rsid w:val="008F0E20"/>
    <w:rsid w:val="008F1972"/>
    <w:rsid w:val="008F2DF7"/>
    <w:rsid w:val="008F3233"/>
    <w:rsid w:val="008F3B09"/>
    <w:rsid w:val="008F41B2"/>
    <w:rsid w:val="008F58EB"/>
    <w:rsid w:val="008F5E1A"/>
    <w:rsid w:val="008F6506"/>
    <w:rsid w:val="008F6638"/>
    <w:rsid w:val="008F6672"/>
    <w:rsid w:val="008F6DC9"/>
    <w:rsid w:val="008F79CE"/>
    <w:rsid w:val="0090043B"/>
    <w:rsid w:val="00901BFB"/>
    <w:rsid w:val="009020DE"/>
    <w:rsid w:val="00902BB8"/>
    <w:rsid w:val="00902D6A"/>
    <w:rsid w:val="00902D88"/>
    <w:rsid w:val="00902FB9"/>
    <w:rsid w:val="0090398C"/>
    <w:rsid w:val="00903BA5"/>
    <w:rsid w:val="00903EDD"/>
    <w:rsid w:val="00904357"/>
    <w:rsid w:val="00904B23"/>
    <w:rsid w:val="00905334"/>
    <w:rsid w:val="009058AC"/>
    <w:rsid w:val="0090599F"/>
    <w:rsid w:val="009075E0"/>
    <w:rsid w:val="00907881"/>
    <w:rsid w:val="009078BF"/>
    <w:rsid w:val="00910253"/>
    <w:rsid w:val="00910392"/>
    <w:rsid w:val="00910AB3"/>
    <w:rsid w:val="009111FB"/>
    <w:rsid w:val="00911689"/>
    <w:rsid w:val="009116A0"/>
    <w:rsid w:val="00912476"/>
    <w:rsid w:val="00913F88"/>
    <w:rsid w:val="009141ED"/>
    <w:rsid w:val="00914509"/>
    <w:rsid w:val="00915455"/>
    <w:rsid w:val="00915783"/>
    <w:rsid w:val="00916030"/>
    <w:rsid w:val="0091678B"/>
    <w:rsid w:val="00916C31"/>
    <w:rsid w:val="00916E07"/>
    <w:rsid w:val="0091729C"/>
    <w:rsid w:val="009179CC"/>
    <w:rsid w:val="00917E28"/>
    <w:rsid w:val="00920152"/>
    <w:rsid w:val="00920272"/>
    <w:rsid w:val="00920765"/>
    <w:rsid w:val="00920D51"/>
    <w:rsid w:val="009216D2"/>
    <w:rsid w:val="00923094"/>
    <w:rsid w:val="00923BC5"/>
    <w:rsid w:val="00923DD0"/>
    <w:rsid w:val="00923E45"/>
    <w:rsid w:val="00923FF4"/>
    <w:rsid w:val="0092464E"/>
    <w:rsid w:val="00924929"/>
    <w:rsid w:val="00924BBB"/>
    <w:rsid w:val="00924EDE"/>
    <w:rsid w:val="00925151"/>
    <w:rsid w:val="00925539"/>
    <w:rsid w:val="00925F1B"/>
    <w:rsid w:val="00926C6C"/>
    <w:rsid w:val="009278A5"/>
    <w:rsid w:val="00927E39"/>
    <w:rsid w:val="009300F3"/>
    <w:rsid w:val="00931C65"/>
    <w:rsid w:val="00932507"/>
    <w:rsid w:val="00933110"/>
    <w:rsid w:val="00933245"/>
    <w:rsid w:val="0093324E"/>
    <w:rsid w:val="00933277"/>
    <w:rsid w:val="0093331F"/>
    <w:rsid w:val="00933332"/>
    <w:rsid w:val="00933F0A"/>
    <w:rsid w:val="009340B4"/>
    <w:rsid w:val="009351EA"/>
    <w:rsid w:val="0093560D"/>
    <w:rsid w:val="00935785"/>
    <w:rsid w:val="00935812"/>
    <w:rsid w:val="00935DEF"/>
    <w:rsid w:val="00935E3D"/>
    <w:rsid w:val="00936050"/>
    <w:rsid w:val="00936226"/>
    <w:rsid w:val="00936577"/>
    <w:rsid w:val="0093684E"/>
    <w:rsid w:val="00937222"/>
    <w:rsid w:val="00937DBD"/>
    <w:rsid w:val="009402C6"/>
    <w:rsid w:val="0094058B"/>
    <w:rsid w:val="009407E5"/>
    <w:rsid w:val="00942275"/>
    <w:rsid w:val="00943761"/>
    <w:rsid w:val="00943A79"/>
    <w:rsid w:val="009442F1"/>
    <w:rsid w:val="00945136"/>
    <w:rsid w:val="00945947"/>
    <w:rsid w:val="0094663A"/>
    <w:rsid w:val="00946746"/>
    <w:rsid w:val="009467EE"/>
    <w:rsid w:val="00946BAE"/>
    <w:rsid w:val="00946F49"/>
    <w:rsid w:val="00947C1D"/>
    <w:rsid w:val="00947E01"/>
    <w:rsid w:val="009505D6"/>
    <w:rsid w:val="00951963"/>
    <w:rsid w:val="009534F7"/>
    <w:rsid w:val="009543B9"/>
    <w:rsid w:val="0095445A"/>
    <w:rsid w:val="0095488D"/>
    <w:rsid w:val="009551A0"/>
    <w:rsid w:val="00955D75"/>
    <w:rsid w:val="00955E5E"/>
    <w:rsid w:val="00956150"/>
    <w:rsid w:val="00956212"/>
    <w:rsid w:val="00956363"/>
    <w:rsid w:val="00956595"/>
    <w:rsid w:val="00956C1D"/>
    <w:rsid w:val="00956C50"/>
    <w:rsid w:val="00957101"/>
    <w:rsid w:val="00957F42"/>
    <w:rsid w:val="00960872"/>
    <w:rsid w:val="00963B6D"/>
    <w:rsid w:val="00963BE4"/>
    <w:rsid w:val="00963E3A"/>
    <w:rsid w:val="00963EAB"/>
    <w:rsid w:val="00965BF1"/>
    <w:rsid w:val="00967733"/>
    <w:rsid w:val="00967AB8"/>
    <w:rsid w:val="00967D51"/>
    <w:rsid w:val="0097058B"/>
    <w:rsid w:val="009710C9"/>
    <w:rsid w:val="00971465"/>
    <w:rsid w:val="00971851"/>
    <w:rsid w:val="009725D1"/>
    <w:rsid w:val="00972600"/>
    <w:rsid w:val="00972969"/>
    <w:rsid w:val="00972B35"/>
    <w:rsid w:val="009731F6"/>
    <w:rsid w:val="009742BA"/>
    <w:rsid w:val="009742C6"/>
    <w:rsid w:val="00974940"/>
    <w:rsid w:val="00974A69"/>
    <w:rsid w:val="00974A77"/>
    <w:rsid w:val="009773AF"/>
    <w:rsid w:val="0097763B"/>
    <w:rsid w:val="00977EAF"/>
    <w:rsid w:val="00977F87"/>
    <w:rsid w:val="009804CB"/>
    <w:rsid w:val="00980BA8"/>
    <w:rsid w:val="0098110E"/>
    <w:rsid w:val="00981A65"/>
    <w:rsid w:val="009827A3"/>
    <w:rsid w:val="00982E12"/>
    <w:rsid w:val="00982E9A"/>
    <w:rsid w:val="00982FB1"/>
    <w:rsid w:val="00983541"/>
    <w:rsid w:val="009835B6"/>
    <w:rsid w:val="00983CDD"/>
    <w:rsid w:val="00983F2A"/>
    <w:rsid w:val="00984829"/>
    <w:rsid w:val="009850DF"/>
    <w:rsid w:val="009854B3"/>
    <w:rsid w:val="009855A1"/>
    <w:rsid w:val="00985716"/>
    <w:rsid w:val="00985B34"/>
    <w:rsid w:val="009861EF"/>
    <w:rsid w:val="0098698E"/>
    <w:rsid w:val="00987B01"/>
    <w:rsid w:val="00987FDB"/>
    <w:rsid w:val="00990908"/>
    <w:rsid w:val="00990A03"/>
    <w:rsid w:val="00990FCA"/>
    <w:rsid w:val="00991795"/>
    <w:rsid w:val="00991B88"/>
    <w:rsid w:val="00991EFD"/>
    <w:rsid w:val="0099208C"/>
    <w:rsid w:val="00993092"/>
    <w:rsid w:val="0099355A"/>
    <w:rsid w:val="00993914"/>
    <w:rsid w:val="00996940"/>
    <w:rsid w:val="00996F3A"/>
    <w:rsid w:val="009976BB"/>
    <w:rsid w:val="00997957"/>
    <w:rsid w:val="009A0620"/>
    <w:rsid w:val="009A181C"/>
    <w:rsid w:val="009A1B87"/>
    <w:rsid w:val="009A1D45"/>
    <w:rsid w:val="009A1E97"/>
    <w:rsid w:val="009A24EE"/>
    <w:rsid w:val="009A27B5"/>
    <w:rsid w:val="009A288B"/>
    <w:rsid w:val="009A2945"/>
    <w:rsid w:val="009A2D83"/>
    <w:rsid w:val="009A312F"/>
    <w:rsid w:val="009A3332"/>
    <w:rsid w:val="009A33DA"/>
    <w:rsid w:val="009A41C6"/>
    <w:rsid w:val="009A465E"/>
    <w:rsid w:val="009A4ABA"/>
    <w:rsid w:val="009A4FA4"/>
    <w:rsid w:val="009A54ED"/>
    <w:rsid w:val="009A597B"/>
    <w:rsid w:val="009A6198"/>
    <w:rsid w:val="009A6C4C"/>
    <w:rsid w:val="009A6D86"/>
    <w:rsid w:val="009A6E8E"/>
    <w:rsid w:val="009A71D5"/>
    <w:rsid w:val="009A7BB9"/>
    <w:rsid w:val="009A7DBA"/>
    <w:rsid w:val="009B005C"/>
    <w:rsid w:val="009B1DB9"/>
    <w:rsid w:val="009B245D"/>
    <w:rsid w:val="009B29C1"/>
    <w:rsid w:val="009B2F77"/>
    <w:rsid w:val="009B310C"/>
    <w:rsid w:val="009B3563"/>
    <w:rsid w:val="009B4073"/>
    <w:rsid w:val="009B449C"/>
    <w:rsid w:val="009B44E5"/>
    <w:rsid w:val="009B492E"/>
    <w:rsid w:val="009B51D3"/>
    <w:rsid w:val="009B523F"/>
    <w:rsid w:val="009B5753"/>
    <w:rsid w:val="009B59B1"/>
    <w:rsid w:val="009B748C"/>
    <w:rsid w:val="009B7D23"/>
    <w:rsid w:val="009C011E"/>
    <w:rsid w:val="009C0B42"/>
    <w:rsid w:val="009C237B"/>
    <w:rsid w:val="009C2770"/>
    <w:rsid w:val="009C3588"/>
    <w:rsid w:val="009C44C0"/>
    <w:rsid w:val="009C56A8"/>
    <w:rsid w:val="009C57C8"/>
    <w:rsid w:val="009C5F37"/>
    <w:rsid w:val="009C657C"/>
    <w:rsid w:val="009C6698"/>
    <w:rsid w:val="009C6989"/>
    <w:rsid w:val="009C78B3"/>
    <w:rsid w:val="009C7B09"/>
    <w:rsid w:val="009C7C11"/>
    <w:rsid w:val="009C7D35"/>
    <w:rsid w:val="009C7F83"/>
    <w:rsid w:val="009C7F8A"/>
    <w:rsid w:val="009D060B"/>
    <w:rsid w:val="009D09F1"/>
    <w:rsid w:val="009D0BD4"/>
    <w:rsid w:val="009D0D2D"/>
    <w:rsid w:val="009D15BB"/>
    <w:rsid w:val="009D19E1"/>
    <w:rsid w:val="009D1B12"/>
    <w:rsid w:val="009D1F2D"/>
    <w:rsid w:val="009D2F64"/>
    <w:rsid w:val="009D35AD"/>
    <w:rsid w:val="009D37A1"/>
    <w:rsid w:val="009D4579"/>
    <w:rsid w:val="009D485B"/>
    <w:rsid w:val="009D5207"/>
    <w:rsid w:val="009D543B"/>
    <w:rsid w:val="009D5A67"/>
    <w:rsid w:val="009D5D28"/>
    <w:rsid w:val="009D686D"/>
    <w:rsid w:val="009D6983"/>
    <w:rsid w:val="009D6ED7"/>
    <w:rsid w:val="009D7043"/>
    <w:rsid w:val="009D7E9E"/>
    <w:rsid w:val="009E11DE"/>
    <w:rsid w:val="009E1E10"/>
    <w:rsid w:val="009E1F42"/>
    <w:rsid w:val="009E2670"/>
    <w:rsid w:val="009E3192"/>
    <w:rsid w:val="009E4E77"/>
    <w:rsid w:val="009E560B"/>
    <w:rsid w:val="009E5F70"/>
    <w:rsid w:val="009E689C"/>
    <w:rsid w:val="009E73A1"/>
    <w:rsid w:val="009E785B"/>
    <w:rsid w:val="009E7AD5"/>
    <w:rsid w:val="009F0760"/>
    <w:rsid w:val="009F0BD0"/>
    <w:rsid w:val="009F10BB"/>
    <w:rsid w:val="009F183D"/>
    <w:rsid w:val="009F1946"/>
    <w:rsid w:val="009F1C3A"/>
    <w:rsid w:val="009F2629"/>
    <w:rsid w:val="009F3616"/>
    <w:rsid w:val="009F42AA"/>
    <w:rsid w:val="009F42D0"/>
    <w:rsid w:val="009F46BE"/>
    <w:rsid w:val="009F55F8"/>
    <w:rsid w:val="009F5636"/>
    <w:rsid w:val="009F5DCB"/>
    <w:rsid w:val="009F5E79"/>
    <w:rsid w:val="009F6145"/>
    <w:rsid w:val="009F636F"/>
    <w:rsid w:val="009F64AF"/>
    <w:rsid w:val="009F7B11"/>
    <w:rsid w:val="00A00610"/>
    <w:rsid w:val="00A0133B"/>
    <w:rsid w:val="00A0139D"/>
    <w:rsid w:val="00A01AED"/>
    <w:rsid w:val="00A01EA8"/>
    <w:rsid w:val="00A021CB"/>
    <w:rsid w:val="00A02254"/>
    <w:rsid w:val="00A022EE"/>
    <w:rsid w:val="00A024DA"/>
    <w:rsid w:val="00A02A28"/>
    <w:rsid w:val="00A02EAC"/>
    <w:rsid w:val="00A033C5"/>
    <w:rsid w:val="00A03B36"/>
    <w:rsid w:val="00A04F4D"/>
    <w:rsid w:val="00A04FC8"/>
    <w:rsid w:val="00A059B9"/>
    <w:rsid w:val="00A05AFF"/>
    <w:rsid w:val="00A07ED6"/>
    <w:rsid w:val="00A10171"/>
    <w:rsid w:val="00A104F0"/>
    <w:rsid w:val="00A10526"/>
    <w:rsid w:val="00A10D57"/>
    <w:rsid w:val="00A11344"/>
    <w:rsid w:val="00A113BB"/>
    <w:rsid w:val="00A117CE"/>
    <w:rsid w:val="00A11B45"/>
    <w:rsid w:val="00A11C8E"/>
    <w:rsid w:val="00A11E97"/>
    <w:rsid w:val="00A12305"/>
    <w:rsid w:val="00A12AE6"/>
    <w:rsid w:val="00A1330F"/>
    <w:rsid w:val="00A13875"/>
    <w:rsid w:val="00A13BC9"/>
    <w:rsid w:val="00A1457C"/>
    <w:rsid w:val="00A1477C"/>
    <w:rsid w:val="00A149D8"/>
    <w:rsid w:val="00A14BE7"/>
    <w:rsid w:val="00A15ED3"/>
    <w:rsid w:val="00A160B5"/>
    <w:rsid w:val="00A160E2"/>
    <w:rsid w:val="00A16A9F"/>
    <w:rsid w:val="00A16C79"/>
    <w:rsid w:val="00A171DA"/>
    <w:rsid w:val="00A17348"/>
    <w:rsid w:val="00A17C45"/>
    <w:rsid w:val="00A201D0"/>
    <w:rsid w:val="00A2063C"/>
    <w:rsid w:val="00A208DB"/>
    <w:rsid w:val="00A20AA3"/>
    <w:rsid w:val="00A20FC4"/>
    <w:rsid w:val="00A2103D"/>
    <w:rsid w:val="00A21475"/>
    <w:rsid w:val="00A217A4"/>
    <w:rsid w:val="00A21CE5"/>
    <w:rsid w:val="00A2247B"/>
    <w:rsid w:val="00A22D2D"/>
    <w:rsid w:val="00A22EDF"/>
    <w:rsid w:val="00A230B3"/>
    <w:rsid w:val="00A236E1"/>
    <w:rsid w:val="00A2399A"/>
    <w:rsid w:val="00A23DC5"/>
    <w:rsid w:val="00A23F71"/>
    <w:rsid w:val="00A24A8A"/>
    <w:rsid w:val="00A24C07"/>
    <w:rsid w:val="00A2542E"/>
    <w:rsid w:val="00A254B7"/>
    <w:rsid w:val="00A2628B"/>
    <w:rsid w:val="00A262CE"/>
    <w:rsid w:val="00A262F1"/>
    <w:rsid w:val="00A263BA"/>
    <w:rsid w:val="00A2698A"/>
    <w:rsid w:val="00A27B47"/>
    <w:rsid w:val="00A30930"/>
    <w:rsid w:val="00A30A99"/>
    <w:rsid w:val="00A325A8"/>
    <w:rsid w:val="00A32C81"/>
    <w:rsid w:val="00A33C40"/>
    <w:rsid w:val="00A3586F"/>
    <w:rsid w:val="00A35E7A"/>
    <w:rsid w:val="00A36251"/>
    <w:rsid w:val="00A40011"/>
    <w:rsid w:val="00A4006A"/>
    <w:rsid w:val="00A40384"/>
    <w:rsid w:val="00A4143E"/>
    <w:rsid w:val="00A419C0"/>
    <w:rsid w:val="00A4223C"/>
    <w:rsid w:val="00A42B1E"/>
    <w:rsid w:val="00A43031"/>
    <w:rsid w:val="00A438F4"/>
    <w:rsid w:val="00A44363"/>
    <w:rsid w:val="00A44786"/>
    <w:rsid w:val="00A4559A"/>
    <w:rsid w:val="00A45615"/>
    <w:rsid w:val="00A45A97"/>
    <w:rsid w:val="00A45DC4"/>
    <w:rsid w:val="00A476DD"/>
    <w:rsid w:val="00A47C0E"/>
    <w:rsid w:val="00A50017"/>
    <w:rsid w:val="00A50E3D"/>
    <w:rsid w:val="00A51A8C"/>
    <w:rsid w:val="00A51D9F"/>
    <w:rsid w:val="00A51FB1"/>
    <w:rsid w:val="00A522E1"/>
    <w:rsid w:val="00A53297"/>
    <w:rsid w:val="00A53673"/>
    <w:rsid w:val="00A53A82"/>
    <w:rsid w:val="00A53BE2"/>
    <w:rsid w:val="00A53EA7"/>
    <w:rsid w:val="00A53FF6"/>
    <w:rsid w:val="00A542D2"/>
    <w:rsid w:val="00A543E9"/>
    <w:rsid w:val="00A54B35"/>
    <w:rsid w:val="00A550E7"/>
    <w:rsid w:val="00A553F7"/>
    <w:rsid w:val="00A55B1D"/>
    <w:rsid w:val="00A55E3C"/>
    <w:rsid w:val="00A56448"/>
    <w:rsid w:val="00A56996"/>
    <w:rsid w:val="00A5793B"/>
    <w:rsid w:val="00A579A4"/>
    <w:rsid w:val="00A57B5B"/>
    <w:rsid w:val="00A6027F"/>
    <w:rsid w:val="00A60659"/>
    <w:rsid w:val="00A6101B"/>
    <w:rsid w:val="00A61745"/>
    <w:rsid w:val="00A61D8E"/>
    <w:rsid w:val="00A61FF9"/>
    <w:rsid w:val="00A62BB9"/>
    <w:rsid w:val="00A62F06"/>
    <w:rsid w:val="00A63464"/>
    <w:rsid w:val="00A63C0D"/>
    <w:rsid w:val="00A63EC1"/>
    <w:rsid w:val="00A6429D"/>
    <w:rsid w:val="00A642B7"/>
    <w:rsid w:val="00A64A19"/>
    <w:rsid w:val="00A64ACA"/>
    <w:rsid w:val="00A6540F"/>
    <w:rsid w:val="00A6555E"/>
    <w:rsid w:val="00A65601"/>
    <w:rsid w:val="00A65E3B"/>
    <w:rsid w:val="00A66D57"/>
    <w:rsid w:val="00A674BE"/>
    <w:rsid w:val="00A674C9"/>
    <w:rsid w:val="00A676BF"/>
    <w:rsid w:val="00A67863"/>
    <w:rsid w:val="00A67960"/>
    <w:rsid w:val="00A700E8"/>
    <w:rsid w:val="00A7044E"/>
    <w:rsid w:val="00A70B51"/>
    <w:rsid w:val="00A716C1"/>
    <w:rsid w:val="00A71BCF"/>
    <w:rsid w:val="00A71C77"/>
    <w:rsid w:val="00A73AA0"/>
    <w:rsid w:val="00A73BAF"/>
    <w:rsid w:val="00A74567"/>
    <w:rsid w:val="00A75371"/>
    <w:rsid w:val="00A755BC"/>
    <w:rsid w:val="00A75AAA"/>
    <w:rsid w:val="00A75D2C"/>
    <w:rsid w:val="00A77351"/>
    <w:rsid w:val="00A77510"/>
    <w:rsid w:val="00A77835"/>
    <w:rsid w:val="00A81557"/>
    <w:rsid w:val="00A8274E"/>
    <w:rsid w:val="00A82A01"/>
    <w:rsid w:val="00A82C37"/>
    <w:rsid w:val="00A8344D"/>
    <w:rsid w:val="00A83A7C"/>
    <w:rsid w:val="00A83EC8"/>
    <w:rsid w:val="00A847F9"/>
    <w:rsid w:val="00A84AD8"/>
    <w:rsid w:val="00A84E1E"/>
    <w:rsid w:val="00A84E91"/>
    <w:rsid w:val="00A84F01"/>
    <w:rsid w:val="00A85061"/>
    <w:rsid w:val="00A85353"/>
    <w:rsid w:val="00A8551A"/>
    <w:rsid w:val="00A85869"/>
    <w:rsid w:val="00A85974"/>
    <w:rsid w:val="00A85CE4"/>
    <w:rsid w:val="00A86124"/>
    <w:rsid w:val="00A87E2F"/>
    <w:rsid w:val="00A90C1A"/>
    <w:rsid w:val="00A91F3F"/>
    <w:rsid w:val="00A92844"/>
    <w:rsid w:val="00A92ABD"/>
    <w:rsid w:val="00A92B68"/>
    <w:rsid w:val="00A92BC6"/>
    <w:rsid w:val="00A92F54"/>
    <w:rsid w:val="00A93CA3"/>
    <w:rsid w:val="00A93FB3"/>
    <w:rsid w:val="00A94142"/>
    <w:rsid w:val="00A947A8"/>
    <w:rsid w:val="00A94D69"/>
    <w:rsid w:val="00A94F8C"/>
    <w:rsid w:val="00A9507C"/>
    <w:rsid w:val="00A95F06"/>
    <w:rsid w:val="00A96908"/>
    <w:rsid w:val="00A96A70"/>
    <w:rsid w:val="00A971B4"/>
    <w:rsid w:val="00A97519"/>
    <w:rsid w:val="00A976AC"/>
    <w:rsid w:val="00AA016E"/>
    <w:rsid w:val="00AA104F"/>
    <w:rsid w:val="00AA1E84"/>
    <w:rsid w:val="00AA22B8"/>
    <w:rsid w:val="00AA22E4"/>
    <w:rsid w:val="00AA24D1"/>
    <w:rsid w:val="00AA32E4"/>
    <w:rsid w:val="00AA38BA"/>
    <w:rsid w:val="00AA3DCC"/>
    <w:rsid w:val="00AA445C"/>
    <w:rsid w:val="00AA47FF"/>
    <w:rsid w:val="00AA534E"/>
    <w:rsid w:val="00AA5B53"/>
    <w:rsid w:val="00AA5EAE"/>
    <w:rsid w:val="00AA5EDD"/>
    <w:rsid w:val="00AA5FEB"/>
    <w:rsid w:val="00AA68D2"/>
    <w:rsid w:val="00AA6F0A"/>
    <w:rsid w:val="00AA71AB"/>
    <w:rsid w:val="00AA7975"/>
    <w:rsid w:val="00AA7C87"/>
    <w:rsid w:val="00AA7EE2"/>
    <w:rsid w:val="00AB01EC"/>
    <w:rsid w:val="00AB0449"/>
    <w:rsid w:val="00AB0F3D"/>
    <w:rsid w:val="00AB1351"/>
    <w:rsid w:val="00AB1547"/>
    <w:rsid w:val="00AB1D0E"/>
    <w:rsid w:val="00AB2653"/>
    <w:rsid w:val="00AB317E"/>
    <w:rsid w:val="00AB32BA"/>
    <w:rsid w:val="00AB399E"/>
    <w:rsid w:val="00AB3F17"/>
    <w:rsid w:val="00AB4688"/>
    <w:rsid w:val="00AB4E0A"/>
    <w:rsid w:val="00AB5B2D"/>
    <w:rsid w:val="00AB5C84"/>
    <w:rsid w:val="00AB5CBD"/>
    <w:rsid w:val="00AB6AE4"/>
    <w:rsid w:val="00AB6F2F"/>
    <w:rsid w:val="00AC0088"/>
    <w:rsid w:val="00AC0449"/>
    <w:rsid w:val="00AC0D3C"/>
    <w:rsid w:val="00AC12B0"/>
    <w:rsid w:val="00AC1699"/>
    <w:rsid w:val="00AC2145"/>
    <w:rsid w:val="00AC251D"/>
    <w:rsid w:val="00AC36AE"/>
    <w:rsid w:val="00AC3831"/>
    <w:rsid w:val="00AC390E"/>
    <w:rsid w:val="00AC4225"/>
    <w:rsid w:val="00AC42A4"/>
    <w:rsid w:val="00AC49AA"/>
    <w:rsid w:val="00AC4BDA"/>
    <w:rsid w:val="00AC501E"/>
    <w:rsid w:val="00AC517D"/>
    <w:rsid w:val="00AC55EF"/>
    <w:rsid w:val="00AC5A21"/>
    <w:rsid w:val="00AC6387"/>
    <w:rsid w:val="00AC66EC"/>
    <w:rsid w:val="00AC6723"/>
    <w:rsid w:val="00AC756F"/>
    <w:rsid w:val="00AC7820"/>
    <w:rsid w:val="00AD066D"/>
    <w:rsid w:val="00AD1792"/>
    <w:rsid w:val="00AD181E"/>
    <w:rsid w:val="00AD18B5"/>
    <w:rsid w:val="00AD1F4D"/>
    <w:rsid w:val="00AD2085"/>
    <w:rsid w:val="00AD28AF"/>
    <w:rsid w:val="00AD326A"/>
    <w:rsid w:val="00AD3AE0"/>
    <w:rsid w:val="00AD3F0D"/>
    <w:rsid w:val="00AD5B22"/>
    <w:rsid w:val="00AD63DA"/>
    <w:rsid w:val="00AD6FB6"/>
    <w:rsid w:val="00AD71D3"/>
    <w:rsid w:val="00AD7C24"/>
    <w:rsid w:val="00AE0423"/>
    <w:rsid w:val="00AE0C59"/>
    <w:rsid w:val="00AE1765"/>
    <w:rsid w:val="00AE1AAB"/>
    <w:rsid w:val="00AE2A43"/>
    <w:rsid w:val="00AE37D6"/>
    <w:rsid w:val="00AE403F"/>
    <w:rsid w:val="00AE6456"/>
    <w:rsid w:val="00AE6842"/>
    <w:rsid w:val="00AE6EEB"/>
    <w:rsid w:val="00AF02C9"/>
    <w:rsid w:val="00AF1283"/>
    <w:rsid w:val="00AF2D50"/>
    <w:rsid w:val="00AF37CC"/>
    <w:rsid w:val="00AF4C61"/>
    <w:rsid w:val="00AF530C"/>
    <w:rsid w:val="00AF55CF"/>
    <w:rsid w:val="00AF6204"/>
    <w:rsid w:val="00AF65B4"/>
    <w:rsid w:val="00AF6863"/>
    <w:rsid w:val="00AF7455"/>
    <w:rsid w:val="00AF797C"/>
    <w:rsid w:val="00B00043"/>
    <w:rsid w:val="00B0065C"/>
    <w:rsid w:val="00B00983"/>
    <w:rsid w:val="00B00A44"/>
    <w:rsid w:val="00B011F5"/>
    <w:rsid w:val="00B01327"/>
    <w:rsid w:val="00B017DC"/>
    <w:rsid w:val="00B0233D"/>
    <w:rsid w:val="00B0252A"/>
    <w:rsid w:val="00B028B3"/>
    <w:rsid w:val="00B02E98"/>
    <w:rsid w:val="00B033BB"/>
    <w:rsid w:val="00B03768"/>
    <w:rsid w:val="00B0573C"/>
    <w:rsid w:val="00B058ED"/>
    <w:rsid w:val="00B06168"/>
    <w:rsid w:val="00B0714D"/>
    <w:rsid w:val="00B07954"/>
    <w:rsid w:val="00B07A67"/>
    <w:rsid w:val="00B07E32"/>
    <w:rsid w:val="00B108D7"/>
    <w:rsid w:val="00B109AC"/>
    <w:rsid w:val="00B10AFF"/>
    <w:rsid w:val="00B10E4E"/>
    <w:rsid w:val="00B11439"/>
    <w:rsid w:val="00B115E3"/>
    <w:rsid w:val="00B11DAE"/>
    <w:rsid w:val="00B1239F"/>
    <w:rsid w:val="00B12D75"/>
    <w:rsid w:val="00B12D87"/>
    <w:rsid w:val="00B132DE"/>
    <w:rsid w:val="00B13C36"/>
    <w:rsid w:val="00B13E9A"/>
    <w:rsid w:val="00B1446F"/>
    <w:rsid w:val="00B14E38"/>
    <w:rsid w:val="00B14F60"/>
    <w:rsid w:val="00B15093"/>
    <w:rsid w:val="00B1539B"/>
    <w:rsid w:val="00B159AE"/>
    <w:rsid w:val="00B17A4C"/>
    <w:rsid w:val="00B2052A"/>
    <w:rsid w:val="00B206F7"/>
    <w:rsid w:val="00B20C72"/>
    <w:rsid w:val="00B21257"/>
    <w:rsid w:val="00B214AF"/>
    <w:rsid w:val="00B21D39"/>
    <w:rsid w:val="00B21F42"/>
    <w:rsid w:val="00B226A7"/>
    <w:rsid w:val="00B228E9"/>
    <w:rsid w:val="00B22D9F"/>
    <w:rsid w:val="00B23408"/>
    <w:rsid w:val="00B24184"/>
    <w:rsid w:val="00B2460E"/>
    <w:rsid w:val="00B24C35"/>
    <w:rsid w:val="00B255D1"/>
    <w:rsid w:val="00B2595F"/>
    <w:rsid w:val="00B27CF0"/>
    <w:rsid w:val="00B305D7"/>
    <w:rsid w:val="00B31295"/>
    <w:rsid w:val="00B31FB1"/>
    <w:rsid w:val="00B31FD4"/>
    <w:rsid w:val="00B32192"/>
    <w:rsid w:val="00B32395"/>
    <w:rsid w:val="00B32397"/>
    <w:rsid w:val="00B324D4"/>
    <w:rsid w:val="00B325DD"/>
    <w:rsid w:val="00B32806"/>
    <w:rsid w:val="00B32825"/>
    <w:rsid w:val="00B3316C"/>
    <w:rsid w:val="00B33426"/>
    <w:rsid w:val="00B33B7B"/>
    <w:rsid w:val="00B33C3A"/>
    <w:rsid w:val="00B3511B"/>
    <w:rsid w:val="00B35273"/>
    <w:rsid w:val="00B352BC"/>
    <w:rsid w:val="00B35855"/>
    <w:rsid w:val="00B35AF8"/>
    <w:rsid w:val="00B35F8E"/>
    <w:rsid w:val="00B36112"/>
    <w:rsid w:val="00B36206"/>
    <w:rsid w:val="00B3621E"/>
    <w:rsid w:val="00B36229"/>
    <w:rsid w:val="00B37DE5"/>
    <w:rsid w:val="00B37FC0"/>
    <w:rsid w:val="00B40186"/>
    <w:rsid w:val="00B405B4"/>
    <w:rsid w:val="00B406D4"/>
    <w:rsid w:val="00B41341"/>
    <w:rsid w:val="00B41665"/>
    <w:rsid w:val="00B4174C"/>
    <w:rsid w:val="00B4176F"/>
    <w:rsid w:val="00B41EE8"/>
    <w:rsid w:val="00B42671"/>
    <w:rsid w:val="00B42F31"/>
    <w:rsid w:val="00B42F42"/>
    <w:rsid w:val="00B431DA"/>
    <w:rsid w:val="00B432B0"/>
    <w:rsid w:val="00B4379E"/>
    <w:rsid w:val="00B438DD"/>
    <w:rsid w:val="00B44C7C"/>
    <w:rsid w:val="00B44E81"/>
    <w:rsid w:val="00B45B81"/>
    <w:rsid w:val="00B45E62"/>
    <w:rsid w:val="00B47A4D"/>
    <w:rsid w:val="00B50B11"/>
    <w:rsid w:val="00B50FD3"/>
    <w:rsid w:val="00B511DD"/>
    <w:rsid w:val="00B513C4"/>
    <w:rsid w:val="00B51C3F"/>
    <w:rsid w:val="00B522E2"/>
    <w:rsid w:val="00B5245E"/>
    <w:rsid w:val="00B52497"/>
    <w:rsid w:val="00B534F5"/>
    <w:rsid w:val="00B5410C"/>
    <w:rsid w:val="00B544A9"/>
    <w:rsid w:val="00B54830"/>
    <w:rsid w:val="00B548C2"/>
    <w:rsid w:val="00B54ACA"/>
    <w:rsid w:val="00B54D67"/>
    <w:rsid w:val="00B55B77"/>
    <w:rsid w:val="00B5694D"/>
    <w:rsid w:val="00B56A11"/>
    <w:rsid w:val="00B57B27"/>
    <w:rsid w:val="00B57B89"/>
    <w:rsid w:val="00B60DA5"/>
    <w:rsid w:val="00B60E61"/>
    <w:rsid w:val="00B61CE6"/>
    <w:rsid w:val="00B61FB6"/>
    <w:rsid w:val="00B620FE"/>
    <w:rsid w:val="00B62665"/>
    <w:rsid w:val="00B62E2A"/>
    <w:rsid w:val="00B63906"/>
    <w:rsid w:val="00B64036"/>
    <w:rsid w:val="00B64187"/>
    <w:rsid w:val="00B64B46"/>
    <w:rsid w:val="00B64D3D"/>
    <w:rsid w:val="00B64E0E"/>
    <w:rsid w:val="00B65041"/>
    <w:rsid w:val="00B655A7"/>
    <w:rsid w:val="00B65A4D"/>
    <w:rsid w:val="00B7013D"/>
    <w:rsid w:val="00B707A1"/>
    <w:rsid w:val="00B715A0"/>
    <w:rsid w:val="00B71D4F"/>
    <w:rsid w:val="00B71F19"/>
    <w:rsid w:val="00B71FD5"/>
    <w:rsid w:val="00B72018"/>
    <w:rsid w:val="00B7210B"/>
    <w:rsid w:val="00B73A02"/>
    <w:rsid w:val="00B73ACF"/>
    <w:rsid w:val="00B73DBE"/>
    <w:rsid w:val="00B742B5"/>
    <w:rsid w:val="00B75ABB"/>
    <w:rsid w:val="00B7608C"/>
    <w:rsid w:val="00B760B4"/>
    <w:rsid w:val="00B7626A"/>
    <w:rsid w:val="00B76D27"/>
    <w:rsid w:val="00B77653"/>
    <w:rsid w:val="00B80A44"/>
    <w:rsid w:val="00B80EB5"/>
    <w:rsid w:val="00B810BA"/>
    <w:rsid w:val="00B81A09"/>
    <w:rsid w:val="00B81F25"/>
    <w:rsid w:val="00B82D51"/>
    <w:rsid w:val="00B83147"/>
    <w:rsid w:val="00B83614"/>
    <w:rsid w:val="00B839EC"/>
    <w:rsid w:val="00B85523"/>
    <w:rsid w:val="00B85D06"/>
    <w:rsid w:val="00B85F68"/>
    <w:rsid w:val="00B8751A"/>
    <w:rsid w:val="00B87597"/>
    <w:rsid w:val="00B875ED"/>
    <w:rsid w:val="00B876BD"/>
    <w:rsid w:val="00B90003"/>
    <w:rsid w:val="00B90556"/>
    <w:rsid w:val="00B90D8D"/>
    <w:rsid w:val="00B91BC6"/>
    <w:rsid w:val="00B91D27"/>
    <w:rsid w:val="00B91F9F"/>
    <w:rsid w:val="00B922C5"/>
    <w:rsid w:val="00B923E9"/>
    <w:rsid w:val="00B92445"/>
    <w:rsid w:val="00B92C8A"/>
    <w:rsid w:val="00B93046"/>
    <w:rsid w:val="00B932F4"/>
    <w:rsid w:val="00B93636"/>
    <w:rsid w:val="00B93CC6"/>
    <w:rsid w:val="00B948C3"/>
    <w:rsid w:val="00B94FCA"/>
    <w:rsid w:val="00B95656"/>
    <w:rsid w:val="00B958F8"/>
    <w:rsid w:val="00B9695B"/>
    <w:rsid w:val="00B96A79"/>
    <w:rsid w:val="00B971FA"/>
    <w:rsid w:val="00B9746A"/>
    <w:rsid w:val="00B97737"/>
    <w:rsid w:val="00B97D18"/>
    <w:rsid w:val="00BA072E"/>
    <w:rsid w:val="00BA0C40"/>
    <w:rsid w:val="00BA0C4A"/>
    <w:rsid w:val="00BA143E"/>
    <w:rsid w:val="00BA23F1"/>
    <w:rsid w:val="00BA23FC"/>
    <w:rsid w:val="00BA2C03"/>
    <w:rsid w:val="00BA32E3"/>
    <w:rsid w:val="00BA33BE"/>
    <w:rsid w:val="00BA365C"/>
    <w:rsid w:val="00BA3A2B"/>
    <w:rsid w:val="00BA3C0A"/>
    <w:rsid w:val="00BA44C4"/>
    <w:rsid w:val="00BA4519"/>
    <w:rsid w:val="00BA46E8"/>
    <w:rsid w:val="00BA4EDB"/>
    <w:rsid w:val="00BA51A0"/>
    <w:rsid w:val="00BA5B15"/>
    <w:rsid w:val="00BA5D61"/>
    <w:rsid w:val="00BA65DA"/>
    <w:rsid w:val="00BA7AD4"/>
    <w:rsid w:val="00BA7B73"/>
    <w:rsid w:val="00BA7E8C"/>
    <w:rsid w:val="00BB181B"/>
    <w:rsid w:val="00BB2599"/>
    <w:rsid w:val="00BB26A4"/>
    <w:rsid w:val="00BB2A3C"/>
    <w:rsid w:val="00BB2F95"/>
    <w:rsid w:val="00BB4119"/>
    <w:rsid w:val="00BB4559"/>
    <w:rsid w:val="00BB4754"/>
    <w:rsid w:val="00BB49B7"/>
    <w:rsid w:val="00BB4C63"/>
    <w:rsid w:val="00BB51B2"/>
    <w:rsid w:val="00BB5CF3"/>
    <w:rsid w:val="00BB6145"/>
    <w:rsid w:val="00BB65ED"/>
    <w:rsid w:val="00BB6C60"/>
    <w:rsid w:val="00BB765F"/>
    <w:rsid w:val="00BB7920"/>
    <w:rsid w:val="00BC1C85"/>
    <w:rsid w:val="00BC2B7B"/>
    <w:rsid w:val="00BC3EB6"/>
    <w:rsid w:val="00BC3FF5"/>
    <w:rsid w:val="00BC404B"/>
    <w:rsid w:val="00BC4444"/>
    <w:rsid w:val="00BC5C09"/>
    <w:rsid w:val="00BC5C79"/>
    <w:rsid w:val="00BC629B"/>
    <w:rsid w:val="00BC7617"/>
    <w:rsid w:val="00BC7DE8"/>
    <w:rsid w:val="00BC7DF7"/>
    <w:rsid w:val="00BD0628"/>
    <w:rsid w:val="00BD0AA3"/>
    <w:rsid w:val="00BD1269"/>
    <w:rsid w:val="00BD1E14"/>
    <w:rsid w:val="00BD1EC3"/>
    <w:rsid w:val="00BD2443"/>
    <w:rsid w:val="00BD2713"/>
    <w:rsid w:val="00BD2BC0"/>
    <w:rsid w:val="00BD3961"/>
    <w:rsid w:val="00BD3B51"/>
    <w:rsid w:val="00BD44C1"/>
    <w:rsid w:val="00BD4AB6"/>
    <w:rsid w:val="00BD516C"/>
    <w:rsid w:val="00BD65C2"/>
    <w:rsid w:val="00BD6DBD"/>
    <w:rsid w:val="00BD70DD"/>
    <w:rsid w:val="00BD71B2"/>
    <w:rsid w:val="00BD7378"/>
    <w:rsid w:val="00BD76AE"/>
    <w:rsid w:val="00BD77C4"/>
    <w:rsid w:val="00BD78D1"/>
    <w:rsid w:val="00BD7C25"/>
    <w:rsid w:val="00BE05B3"/>
    <w:rsid w:val="00BE1A1D"/>
    <w:rsid w:val="00BE1CBF"/>
    <w:rsid w:val="00BE2497"/>
    <w:rsid w:val="00BE256C"/>
    <w:rsid w:val="00BE263C"/>
    <w:rsid w:val="00BE2A6F"/>
    <w:rsid w:val="00BE2EE7"/>
    <w:rsid w:val="00BE34CA"/>
    <w:rsid w:val="00BE42AB"/>
    <w:rsid w:val="00BE58CA"/>
    <w:rsid w:val="00BE60C9"/>
    <w:rsid w:val="00BE61B2"/>
    <w:rsid w:val="00BE755C"/>
    <w:rsid w:val="00BE75EA"/>
    <w:rsid w:val="00BF0327"/>
    <w:rsid w:val="00BF079E"/>
    <w:rsid w:val="00BF1A84"/>
    <w:rsid w:val="00BF239E"/>
    <w:rsid w:val="00BF24DC"/>
    <w:rsid w:val="00BF3346"/>
    <w:rsid w:val="00BF36E9"/>
    <w:rsid w:val="00BF4013"/>
    <w:rsid w:val="00BF44CE"/>
    <w:rsid w:val="00BF4CE3"/>
    <w:rsid w:val="00BF5C17"/>
    <w:rsid w:val="00BF5F96"/>
    <w:rsid w:val="00BF6F41"/>
    <w:rsid w:val="00BF775F"/>
    <w:rsid w:val="00C00650"/>
    <w:rsid w:val="00C007FE"/>
    <w:rsid w:val="00C01049"/>
    <w:rsid w:val="00C01A81"/>
    <w:rsid w:val="00C025A5"/>
    <w:rsid w:val="00C039F1"/>
    <w:rsid w:val="00C03A9A"/>
    <w:rsid w:val="00C03E32"/>
    <w:rsid w:val="00C03FE0"/>
    <w:rsid w:val="00C04260"/>
    <w:rsid w:val="00C0585D"/>
    <w:rsid w:val="00C05CA8"/>
    <w:rsid w:val="00C05EBE"/>
    <w:rsid w:val="00C06083"/>
    <w:rsid w:val="00C06B14"/>
    <w:rsid w:val="00C074ED"/>
    <w:rsid w:val="00C074FC"/>
    <w:rsid w:val="00C076E3"/>
    <w:rsid w:val="00C0798A"/>
    <w:rsid w:val="00C079D4"/>
    <w:rsid w:val="00C07F57"/>
    <w:rsid w:val="00C1030B"/>
    <w:rsid w:val="00C10387"/>
    <w:rsid w:val="00C10F63"/>
    <w:rsid w:val="00C11214"/>
    <w:rsid w:val="00C1136E"/>
    <w:rsid w:val="00C11BCD"/>
    <w:rsid w:val="00C132E8"/>
    <w:rsid w:val="00C13562"/>
    <w:rsid w:val="00C13568"/>
    <w:rsid w:val="00C13B27"/>
    <w:rsid w:val="00C14197"/>
    <w:rsid w:val="00C14A5A"/>
    <w:rsid w:val="00C15015"/>
    <w:rsid w:val="00C151D0"/>
    <w:rsid w:val="00C16867"/>
    <w:rsid w:val="00C17573"/>
    <w:rsid w:val="00C17E6E"/>
    <w:rsid w:val="00C2112F"/>
    <w:rsid w:val="00C21563"/>
    <w:rsid w:val="00C2171F"/>
    <w:rsid w:val="00C21C09"/>
    <w:rsid w:val="00C21CEF"/>
    <w:rsid w:val="00C222CC"/>
    <w:rsid w:val="00C23579"/>
    <w:rsid w:val="00C23D00"/>
    <w:rsid w:val="00C2428B"/>
    <w:rsid w:val="00C24375"/>
    <w:rsid w:val="00C247FC"/>
    <w:rsid w:val="00C24B37"/>
    <w:rsid w:val="00C25C94"/>
    <w:rsid w:val="00C263F5"/>
    <w:rsid w:val="00C2655C"/>
    <w:rsid w:val="00C265DE"/>
    <w:rsid w:val="00C2670C"/>
    <w:rsid w:val="00C267BB"/>
    <w:rsid w:val="00C26DA3"/>
    <w:rsid w:val="00C27254"/>
    <w:rsid w:val="00C2756A"/>
    <w:rsid w:val="00C278EF"/>
    <w:rsid w:val="00C27AB6"/>
    <w:rsid w:val="00C31216"/>
    <w:rsid w:val="00C31DE1"/>
    <w:rsid w:val="00C3215E"/>
    <w:rsid w:val="00C32296"/>
    <w:rsid w:val="00C3271C"/>
    <w:rsid w:val="00C32742"/>
    <w:rsid w:val="00C32D69"/>
    <w:rsid w:val="00C33059"/>
    <w:rsid w:val="00C33E95"/>
    <w:rsid w:val="00C33FAC"/>
    <w:rsid w:val="00C34385"/>
    <w:rsid w:val="00C34995"/>
    <w:rsid w:val="00C356A5"/>
    <w:rsid w:val="00C35C3F"/>
    <w:rsid w:val="00C35CAB"/>
    <w:rsid w:val="00C37040"/>
    <w:rsid w:val="00C412C4"/>
    <w:rsid w:val="00C41463"/>
    <w:rsid w:val="00C41A24"/>
    <w:rsid w:val="00C4211D"/>
    <w:rsid w:val="00C43FED"/>
    <w:rsid w:val="00C441EA"/>
    <w:rsid w:val="00C44375"/>
    <w:rsid w:val="00C44520"/>
    <w:rsid w:val="00C44547"/>
    <w:rsid w:val="00C44704"/>
    <w:rsid w:val="00C4488D"/>
    <w:rsid w:val="00C44E0F"/>
    <w:rsid w:val="00C452D1"/>
    <w:rsid w:val="00C45BDA"/>
    <w:rsid w:val="00C45E9E"/>
    <w:rsid w:val="00C45F4D"/>
    <w:rsid w:val="00C462A3"/>
    <w:rsid w:val="00C47879"/>
    <w:rsid w:val="00C47E18"/>
    <w:rsid w:val="00C50150"/>
    <w:rsid w:val="00C50E59"/>
    <w:rsid w:val="00C512E8"/>
    <w:rsid w:val="00C51B6C"/>
    <w:rsid w:val="00C5267A"/>
    <w:rsid w:val="00C5274F"/>
    <w:rsid w:val="00C528B7"/>
    <w:rsid w:val="00C52CBD"/>
    <w:rsid w:val="00C530C8"/>
    <w:rsid w:val="00C531B2"/>
    <w:rsid w:val="00C5346C"/>
    <w:rsid w:val="00C5528C"/>
    <w:rsid w:val="00C55E3D"/>
    <w:rsid w:val="00C56145"/>
    <w:rsid w:val="00C5622A"/>
    <w:rsid w:val="00C56696"/>
    <w:rsid w:val="00C56DB8"/>
    <w:rsid w:val="00C57361"/>
    <w:rsid w:val="00C57C27"/>
    <w:rsid w:val="00C601B9"/>
    <w:rsid w:val="00C608CC"/>
    <w:rsid w:val="00C608E4"/>
    <w:rsid w:val="00C613DF"/>
    <w:rsid w:val="00C61E06"/>
    <w:rsid w:val="00C61EC8"/>
    <w:rsid w:val="00C620B9"/>
    <w:rsid w:val="00C62815"/>
    <w:rsid w:val="00C628C8"/>
    <w:rsid w:val="00C62D6F"/>
    <w:rsid w:val="00C62F30"/>
    <w:rsid w:val="00C64921"/>
    <w:rsid w:val="00C651CD"/>
    <w:rsid w:val="00C65752"/>
    <w:rsid w:val="00C662D0"/>
    <w:rsid w:val="00C66BBE"/>
    <w:rsid w:val="00C67786"/>
    <w:rsid w:val="00C701A3"/>
    <w:rsid w:val="00C70D04"/>
    <w:rsid w:val="00C70EBF"/>
    <w:rsid w:val="00C710A0"/>
    <w:rsid w:val="00C7128E"/>
    <w:rsid w:val="00C714F2"/>
    <w:rsid w:val="00C71B0E"/>
    <w:rsid w:val="00C71C64"/>
    <w:rsid w:val="00C72068"/>
    <w:rsid w:val="00C72314"/>
    <w:rsid w:val="00C727D1"/>
    <w:rsid w:val="00C7366B"/>
    <w:rsid w:val="00C7472C"/>
    <w:rsid w:val="00C747E6"/>
    <w:rsid w:val="00C757E6"/>
    <w:rsid w:val="00C75F48"/>
    <w:rsid w:val="00C76747"/>
    <w:rsid w:val="00C7676A"/>
    <w:rsid w:val="00C769A0"/>
    <w:rsid w:val="00C77D09"/>
    <w:rsid w:val="00C80DF9"/>
    <w:rsid w:val="00C80E16"/>
    <w:rsid w:val="00C8192F"/>
    <w:rsid w:val="00C820F7"/>
    <w:rsid w:val="00C82D36"/>
    <w:rsid w:val="00C82F5B"/>
    <w:rsid w:val="00C8358C"/>
    <w:rsid w:val="00C8426C"/>
    <w:rsid w:val="00C84C6E"/>
    <w:rsid w:val="00C85DE0"/>
    <w:rsid w:val="00C863B5"/>
    <w:rsid w:val="00C867B9"/>
    <w:rsid w:val="00C86A75"/>
    <w:rsid w:val="00C86E5E"/>
    <w:rsid w:val="00C8707A"/>
    <w:rsid w:val="00C8780F"/>
    <w:rsid w:val="00C90728"/>
    <w:rsid w:val="00C911C4"/>
    <w:rsid w:val="00C915F3"/>
    <w:rsid w:val="00C917B1"/>
    <w:rsid w:val="00C930A7"/>
    <w:rsid w:val="00C93113"/>
    <w:rsid w:val="00C934B8"/>
    <w:rsid w:val="00C9377E"/>
    <w:rsid w:val="00C93844"/>
    <w:rsid w:val="00C946A3"/>
    <w:rsid w:val="00C95EB8"/>
    <w:rsid w:val="00C95F01"/>
    <w:rsid w:val="00C96545"/>
    <w:rsid w:val="00C96826"/>
    <w:rsid w:val="00C968B1"/>
    <w:rsid w:val="00C96CDA"/>
    <w:rsid w:val="00C97034"/>
    <w:rsid w:val="00C9768A"/>
    <w:rsid w:val="00C97BB4"/>
    <w:rsid w:val="00CA0FE5"/>
    <w:rsid w:val="00CA2043"/>
    <w:rsid w:val="00CA25D6"/>
    <w:rsid w:val="00CA2D4A"/>
    <w:rsid w:val="00CA2E48"/>
    <w:rsid w:val="00CA3637"/>
    <w:rsid w:val="00CA386E"/>
    <w:rsid w:val="00CA3AC8"/>
    <w:rsid w:val="00CA41EE"/>
    <w:rsid w:val="00CA58B2"/>
    <w:rsid w:val="00CA5BDB"/>
    <w:rsid w:val="00CA6235"/>
    <w:rsid w:val="00CA64C4"/>
    <w:rsid w:val="00CA6B3D"/>
    <w:rsid w:val="00CA6BCA"/>
    <w:rsid w:val="00CA7431"/>
    <w:rsid w:val="00CA7729"/>
    <w:rsid w:val="00CB045D"/>
    <w:rsid w:val="00CB0FED"/>
    <w:rsid w:val="00CB1290"/>
    <w:rsid w:val="00CB23E8"/>
    <w:rsid w:val="00CB290D"/>
    <w:rsid w:val="00CB29EE"/>
    <w:rsid w:val="00CB2A44"/>
    <w:rsid w:val="00CB2A93"/>
    <w:rsid w:val="00CB4787"/>
    <w:rsid w:val="00CB485A"/>
    <w:rsid w:val="00CB5027"/>
    <w:rsid w:val="00CB50E0"/>
    <w:rsid w:val="00CB50EF"/>
    <w:rsid w:val="00CB5466"/>
    <w:rsid w:val="00CB5DF4"/>
    <w:rsid w:val="00CB64E2"/>
    <w:rsid w:val="00CB64FB"/>
    <w:rsid w:val="00CB7BDD"/>
    <w:rsid w:val="00CC0669"/>
    <w:rsid w:val="00CC0F28"/>
    <w:rsid w:val="00CC12DB"/>
    <w:rsid w:val="00CC2304"/>
    <w:rsid w:val="00CC262C"/>
    <w:rsid w:val="00CC2859"/>
    <w:rsid w:val="00CC2965"/>
    <w:rsid w:val="00CC2D46"/>
    <w:rsid w:val="00CC30EA"/>
    <w:rsid w:val="00CC3220"/>
    <w:rsid w:val="00CC34B2"/>
    <w:rsid w:val="00CC3BDA"/>
    <w:rsid w:val="00CC3DFC"/>
    <w:rsid w:val="00CC523F"/>
    <w:rsid w:val="00CC558F"/>
    <w:rsid w:val="00CC64C8"/>
    <w:rsid w:val="00CC6B17"/>
    <w:rsid w:val="00CC73F8"/>
    <w:rsid w:val="00CD0A39"/>
    <w:rsid w:val="00CD0C04"/>
    <w:rsid w:val="00CD110A"/>
    <w:rsid w:val="00CD11B1"/>
    <w:rsid w:val="00CD126B"/>
    <w:rsid w:val="00CD15F2"/>
    <w:rsid w:val="00CD194D"/>
    <w:rsid w:val="00CD272B"/>
    <w:rsid w:val="00CD309B"/>
    <w:rsid w:val="00CD3235"/>
    <w:rsid w:val="00CD36A5"/>
    <w:rsid w:val="00CD39CD"/>
    <w:rsid w:val="00CD4A87"/>
    <w:rsid w:val="00CD4E70"/>
    <w:rsid w:val="00CD526A"/>
    <w:rsid w:val="00CD55CF"/>
    <w:rsid w:val="00CD597A"/>
    <w:rsid w:val="00CD6EDF"/>
    <w:rsid w:val="00CD7130"/>
    <w:rsid w:val="00CD71B8"/>
    <w:rsid w:val="00CD73D9"/>
    <w:rsid w:val="00CE0429"/>
    <w:rsid w:val="00CE078C"/>
    <w:rsid w:val="00CE23CC"/>
    <w:rsid w:val="00CE26B2"/>
    <w:rsid w:val="00CE2711"/>
    <w:rsid w:val="00CE2D4D"/>
    <w:rsid w:val="00CE3818"/>
    <w:rsid w:val="00CE42F8"/>
    <w:rsid w:val="00CE56E1"/>
    <w:rsid w:val="00CE596D"/>
    <w:rsid w:val="00CE5E74"/>
    <w:rsid w:val="00CE600C"/>
    <w:rsid w:val="00CE6087"/>
    <w:rsid w:val="00CE6B6A"/>
    <w:rsid w:val="00CE78C3"/>
    <w:rsid w:val="00CF08AF"/>
    <w:rsid w:val="00CF1038"/>
    <w:rsid w:val="00CF213C"/>
    <w:rsid w:val="00CF274C"/>
    <w:rsid w:val="00CF4211"/>
    <w:rsid w:val="00CF50C6"/>
    <w:rsid w:val="00CF5A48"/>
    <w:rsid w:val="00CF5A56"/>
    <w:rsid w:val="00CF5B35"/>
    <w:rsid w:val="00CF5C85"/>
    <w:rsid w:val="00CF5FA8"/>
    <w:rsid w:val="00CF6555"/>
    <w:rsid w:val="00CF659C"/>
    <w:rsid w:val="00CF7022"/>
    <w:rsid w:val="00CF71E0"/>
    <w:rsid w:val="00CF722C"/>
    <w:rsid w:val="00CF7608"/>
    <w:rsid w:val="00CF77A4"/>
    <w:rsid w:val="00D00881"/>
    <w:rsid w:val="00D00C15"/>
    <w:rsid w:val="00D01AA7"/>
    <w:rsid w:val="00D01C22"/>
    <w:rsid w:val="00D0237B"/>
    <w:rsid w:val="00D024D3"/>
    <w:rsid w:val="00D02F0A"/>
    <w:rsid w:val="00D03167"/>
    <w:rsid w:val="00D037D0"/>
    <w:rsid w:val="00D03A3C"/>
    <w:rsid w:val="00D0443A"/>
    <w:rsid w:val="00D04D94"/>
    <w:rsid w:val="00D04E89"/>
    <w:rsid w:val="00D05397"/>
    <w:rsid w:val="00D0556D"/>
    <w:rsid w:val="00D057CD"/>
    <w:rsid w:val="00D060DC"/>
    <w:rsid w:val="00D06418"/>
    <w:rsid w:val="00D0657C"/>
    <w:rsid w:val="00D068FB"/>
    <w:rsid w:val="00D0755D"/>
    <w:rsid w:val="00D0766F"/>
    <w:rsid w:val="00D07DC7"/>
    <w:rsid w:val="00D07F97"/>
    <w:rsid w:val="00D102E6"/>
    <w:rsid w:val="00D1038B"/>
    <w:rsid w:val="00D10C66"/>
    <w:rsid w:val="00D10FEE"/>
    <w:rsid w:val="00D118AE"/>
    <w:rsid w:val="00D125D3"/>
    <w:rsid w:val="00D12A40"/>
    <w:rsid w:val="00D13519"/>
    <w:rsid w:val="00D13FE1"/>
    <w:rsid w:val="00D143BF"/>
    <w:rsid w:val="00D14A89"/>
    <w:rsid w:val="00D1544A"/>
    <w:rsid w:val="00D15C8D"/>
    <w:rsid w:val="00D162BA"/>
    <w:rsid w:val="00D1796C"/>
    <w:rsid w:val="00D179C5"/>
    <w:rsid w:val="00D17BC2"/>
    <w:rsid w:val="00D20BC6"/>
    <w:rsid w:val="00D21275"/>
    <w:rsid w:val="00D21649"/>
    <w:rsid w:val="00D2167F"/>
    <w:rsid w:val="00D217C7"/>
    <w:rsid w:val="00D21A1B"/>
    <w:rsid w:val="00D21F08"/>
    <w:rsid w:val="00D222B4"/>
    <w:rsid w:val="00D2230C"/>
    <w:rsid w:val="00D23BD3"/>
    <w:rsid w:val="00D23F6D"/>
    <w:rsid w:val="00D2428E"/>
    <w:rsid w:val="00D24290"/>
    <w:rsid w:val="00D24524"/>
    <w:rsid w:val="00D24B41"/>
    <w:rsid w:val="00D24B72"/>
    <w:rsid w:val="00D266D8"/>
    <w:rsid w:val="00D2675A"/>
    <w:rsid w:val="00D26F00"/>
    <w:rsid w:val="00D270B9"/>
    <w:rsid w:val="00D274B6"/>
    <w:rsid w:val="00D274D5"/>
    <w:rsid w:val="00D27850"/>
    <w:rsid w:val="00D27C19"/>
    <w:rsid w:val="00D30044"/>
    <w:rsid w:val="00D30272"/>
    <w:rsid w:val="00D3178C"/>
    <w:rsid w:val="00D31E61"/>
    <w:rsid w:val="00D320F5"/>
    <w:rsid w:val="00D32261"/>
    <w:rsid w:val="00D327F2"/>
    <w:rsid w:val="00D32D5B"/>
    <w:rsid w:val="00D33235"/>
    <w:rsid w:val="00D337C0"/>
    <w:rsid w:val="00D352F2"/>
    <w:rsid w:val="00D3551C"/>
    <w:rsid w:val="00D35A6D"/>
    <w:rsid w:val="00D3635C"/>
    <w:rsid w:val="00D36620"/>
    <w:rsid w:val="00D36D8C"/>
    <w:rsid w:val="00D37ED6"/>
    <w:rsid w:val="00D40547"/>
    <w:rsid w:val="00D409E0"/>
    <w:rsid w:val="00D40A72"/>
    <w:rsid w:val="00D412CA"/>
    <w:rsid w:val="00D41BA8"/>
    <w:rsid w:val="00D41C7F"/>
    <w:rsid w:val="00D422F6"/>
    <w:rsid w:val="00D439FD"/>
    <w:rsid w:val="00D4423C"/>
    <w:rsid w:val="00D44731"/>
    <w:rsid w:val="00D4494D"/>
    <w:rsid w:val="00D44989"/>
    <w:rsid w:val="00D45004"/>
    <w:rsid w:val="00D450E1"/>
    <w:rsid w:val="00D4557D"/>
    <w:rsid w:val="00D4567B"/>
    <w:rsid w:val="00D46691"/>
    <w:rsid w:val="00D466EC"/>
    <w:rsid w:val="00D4674D"/>
    <w:rsid w:val="00D4692A"/>
    <w:rsid w:val="00D46D0B"/>
    <w:rsid w:val="00D46E52"/>
    <w:rsid w:val="00D46EEB"/>
    <w:rsid w:val="00D50C9F"/>
    <w:rsid w:val="00D50CCD"/>
    <w:rsid w:val="00D513BB"/>
    <w:rsid w:val="00D5144E"/>
    <w:rsid w:val="00D52114"/>
    <w:rsid w:val="00D52522"/>
    <w:rsid w:val="00D52597"/>
    <w:rsid w:val="00D55190"/>
    <w:rsid w:val="00D556D3"/>
    <w:rsid w:val="00D55944"/>
    <w:rsid w:val="00D55BAD"/>
    <w:rsid w:val="00D56C47"/>
    <w:rsid w:val="00D5738B"/>
    <w:rsid w:val="00D57C24"/>
    <w:rsid w:val="00D60002"/>
    <w:rsid w:val="00D604A8"/>
    <w:rsid w:val="00D6075E"/>
    <w:rsid w:val="00D60C98"/>
    <w:rsid w:val="00D61A44"/>
    <w:rsid w:val="00D61BDA"/>
    <w:rsid w:val="00D61C4D"/>
    <w:rsid w:val="00D62804"/>
    <w:rsid w:val="00D6432C"/>
    <w:rsid w:val="00D64757"/>
    <w:rsid w:val="00D649C2"/>
    <w:rsid w:val="00D65220"/>
    <w:rsid w:val="00D655BD"/>
    <w:rsid w:val="00D65949"/>
    <w:rsid w:val="00D6595B"/>
    <w:rsid w:val="00D65E1F"/>
    <w:rsid w:val="00D66211"/>
    <w:rsid w:val="00D67F7C"/>
    <w:rsid w:val="00D703F9"/>
    <w:rsid w:val="00D70CB5"/>
    <w:rsid w:val="00D70FC5"/>
    <w:rsid w:val="00D7137F"/>
    <w:rsid w:val="00D7176E"/>
    <w:rsid w:val="00D7190D"/>
    <w:rsid w:val="00D71C3E"/>
    <w:rsid w:val="00D7276B"/>
    <w:rsid w:val="00D7280C"/>
    <w:rsid w:val="00D73076"/>
    <w:rsid w:val="00D73E45"/>
    <w:rsid w:val="00D7488F"/>
    <w:rsid w:val="00D7580F"/>
    <w:rsid w:val="00D76083"/>
    <w:rsid w:val="00D7641C"/>
    <w:rsid w:val="00D76592"/>
    <w:rsid w:val="00D76B9C"/>
    <w:rsid w:val="00D7707C"/>
    <w:rsid w:val="00D8046D"/>
    <w:rsid w:val="00D80812"/>
    <w:rsid w:val="00D822B1"/>
    <w:rsid w:val="00D82CAC"/>
    <w:rsid w:val="00D83164"/>
    <w:rsid w:val="00D83657"/>
    <w:rsid w:val="00D838EF"/>
    <w:rsid w:val="00D83AFC"/>
    <w:rsid w:val="00D843DD"/>
    <w:rsid w:val="00D84B7B"/>
    <w:rsid w:val="00D84DCA"/>
    <w:rsid w:val="00D851C1"/>
    <w:rsid w:val="00D86335"/>
    <w:rsid w:val="00D86E37"/>
    <w:rsid w:val="00D87BDD"/>
    <w:rsid w:val="00D87E41"/>
    <w:rsid w:val="00D90095"/>
    <w:rsid w:val="00D905A1"/>
    <w:rsid w:val="00D90ACF"/>
    <w:rsid w:val="00D91571"/>
    <w:rsid w:val="00D92280"/>
    <w:rsid w:val="00D929C0"/>
    <w:rsid w:val="00D92AC1"/>
    <w:rsid w:val="00D933D2"/>
    <w:rsid w:val="00D95CD8"/>
    <w:rsid w:val="00D95DB9"/>
    <w:rsid w:val="00D96BB5"/>
    <w:rsid w:val="00D97540"/>
    <w:rsid w:val="00D97575"/>
    <w:rsid w:val="00D97AB0"/>
    <w:rsid w:val="00D97F19"/>
    <w:rsid w:val="00DA01C5"/>
    <w:rsid w:val="00DA04BD"/>
    <w:rsid w:val="00DA054F"/>
    <w:rsid w:val="00DA0EDA"/>
    <w:rsid w:val="00DA1444"/>
    <w:rsid w:val="00DA1DC1"/>
    <w:rsid w:val="00DA2977"/>
    <w:rsid w:val="00DA29C1"/>
    <w:rsid w:val="00DA2F7E"/>
    <w:rsid w:val="00DA394D"/>
    <w:rsid w:val="00DA3A2E"/>
    <w:rsid w:val="00DA3B7D"/>
    <w:rsid w:val="00DA40A0"/>
    <w:rsid w:val="00DA444D"/>
    <w:rsid w:val="00DA4D69"/>
    <w:rsid w:val="00DA4DC3"/>
    <w:rsid w:val="00DA5B06"/>
    <w:rsid w:val="00DA66A0"/>
    <w:rsid w:val="00DA6CE5"/>
    <w:rsid w:val="00DB01DC"/>
    <w:rsid w:val="00DB0F50"/>
    <w:rsid w:val="00DB15A0"/>
    <w:rsid w:val="00DB1855"/>
    <w:rsid w:val="00DB1EFA"/>
    <w:rsid w:val="00DB1F8C"/>
    <w:rsid w:val="00DB2056"/>
    <w:rsid w:val="00DB2197"/>
    <w:rsid w:val="00DB28B4"/>
    <w:rsid w:val="00DB3D8B"/>
    <w:rsid w:val="00DB417C"/>
    <w:rsid w:val="00DB4A8F"/>
    <w:rsid w:val="00DB4A99"/>
    <w:rsid w:val="00DB56F0"/>
    <w:rsid w:val="00DB6188"/>
    <w:rsid w:val="00DB62B7"/>
    <w:rsid w:val="00DB63B1"/>
    <w:rsid w:val="00DB6886"/>
    <w:rsid w:val="00DB69C3"/>
    <w:rsid w:val="00DB7171"/>
    <w:rsid w:val="00DB7A13"/>
    <w:rsid w:val="00DC062B"/>
    <w:rsid w:val="00DC0748"/>
    <w:rsid w:val="00DC0D5C"/>
    <w:rsid w:val="00DC15F1"/>
    <w:rsid w:val="00DC177A"/>
    <w:rsid w:val="00DC1A24"/>
    <w:rsid w:val="00DC2591"/>
    <w:rsid w:val="00DC37B2"/>
    <w:rsid w:val="00DC43AC"/>
    <w:rsid w:val="00DC4415"/>
    <w:rsid w:val="00DC4802"/>
    <w:rsid w:val="00DC4EA4"/>
    <w:rsid w:val="00DC4FF2"/>
    <w:rsid w:val="00DC50B8"/>
    <w:rsid w:val="00DC52B5"/>
    <w:rsid w:val="00DC608B"/>
    <w:rsid w:val="00DC60CB"/>
    <w:rsid w:val="00DC636F"/>
    <w:rsid w:val="00DC66EE"/>
    <w:rsid w:val="00DC6E59"/>
    <w:rsid w:val="00DC74BE"/>
    <w:rsid w:val="00DC7D22"/>
    <w:rsid w:val="00DD116F"/>
    <w:rsid w:val="00DD1596"/>
    <w:rsid w:val="00DD16CE"/>
    <w:rsid w:val="00DD1A59"/>
    <w:rsid w:val="00DD20FE"/>
    <w:rsid w:val="00DD228A"/>
    <w:rsid w:val="00DD297D"/>
    <w:rsid w:val="00DD2B79"/>
    <w:rsid w:val="00DD4258"/>
    <w:rsid w:val="00DD43B6"/>
    <w:rsid w:val="00DD46B4"/>
    <w:rsid w:val="00DD4DF8"/>
    <w:rsid w:val="00DD7651"/>
    <w:rsid w:val="00DE07B6"/>
    <w:rsid w:val="00DE0D7B"/>
    <w:rsid w:val="00DE176E"/>
    <w:rsid w:val="00DE1BCE"/>
    <w:rsid w:val="00DE1D8D"/>
    <w:rsid w:val="00DE26BC"/>
    <w:rsid w:val="00DE2909"/>
    <w:rsid w:val="00DE3444"/>
    <w:rsid w:val="00DE34B8"/>
    <w:rsid w:val="00DE3C31"/>
    <w:rsid w:val="00DE3D3E"/>
    <w:rsid w:val="00DE4264"/>
    <w:rsid w:val="00DE4D5F"/>
    <w:rsid w:val="00DE4DF3"/>
    <w:rsid w:val="00DE5EF3"/>
    <w:rsid w:val="00DE67D5"/>
    <w:rsid w:val="00DE6872"/>
    <w:rsid w:val="00DE6E4F"/>
    <w:rsid w:val="00DE7099"/>
    <w:rsid w:val="00DE7AB6"/>
    <w:rsid w:val="00DE7E46"/>
    <w:rsid w:val="00DF0AC7"/>
    <w:rsid w:val="00DF12C1"/>
    <w:rsid w:val="00DF1689"/>
    <w:rsid w:val="00DF1701"/>
    <w:rsid w:val="00DF26B7"/>
    <w:rsid w:val="00DF28C6"/>
    <w:rsid w:val="00DF38CE"/>
    <w:rsid w:val="00DF3D11"/>
    <w:rsid w:val="00DF476D"/>
    <w:rsid w:val="00DF4CA7"/>
    <w:rsid w:val="00DF4E7A"/>
    <w:rsid w:val="00DF5359"/>
    <w:rsid w:val="00DF5EF2"/>
    <w:rsid w:val="00DF6522"/>
    <w:rsid w:val="00DF65C7"/>
    <w:rsid w:val="00DF66F9"/>
    <w:rsid w:val="00DF6F46"/>
    <w:rsid w:val="00E00FA8"/>
    <w:rsid w:val="00E0131E"/>
    <w:rsid w:val="00E01397"/>
    <w:rsid w:val="00E017CE"/>
    <w:rsid w:val="00E02169"/>
    <w:rsid w:val="00E02224"/>
    <w:rsid w:val="00E02BF6"/>
    <w:rsid w:val="00E03C2F"/>
    <w:rsid w:val="00E04298"/>
    <w:rsid w:val="00E04385"/>
    <w:rsid w:val="00E051FD"/>
    <w:rsid w:val="00E054A9"/>
    <w:rsid w:val="00E068FE"/>
    <w:rsid w:val="00E07983"/>
    <w:rsid w:val="00E07D6A"/>
    <w:rsid w:val="00E1004E"/>
    <w:rsid w:val="00E10171"/>
    <w:rsid w:val="00E101BA"/>
    <w:rsid w:val="00E107AC"/>
    <w:rsid w:val="00E10A6C"/>
    <w:rsid w:val="00E128A4"/>
    <w:rsid w:val="00E1360D"/>
    <w:rsid w:val="00E13BEC"/>
    <w:rsid w:val="00E15248"/>
    <w:rsid w:val="00E15E49"/>
    <w:rsid w:val="00E16101"/>
    <w:rsid w:val="00E16BC4"/>
    <w:rsid w:val="00E16CFF"/>
    <w:rsid w:val="00E20206"/>
    <w:rsid w:val="00E20DD6"/>
    <w:rsid w:val="00E211B1"/>
    <w:rsid w:val="00E21BB0"/>
    <w:rsid w:val="00E22C5A"/>
    <w:rsid w:val="00E231CD"/>
    <w:rsid w:val="00E236F0"/>
    <w:rsid w:val="00E23BD7"/>
    <w:rsid w:val="00E23E75"/>
    <w:rsid w:val="00E24F31"/>
    <w:rsid w:val="00E254F1"/>
    <w:rsid w:val="00E26975"/>
    <w:rsid w:val="00E27107"/>
    <w:rsid w:val="00E272B6"/>
    <w:rsid w:val="00E277BE"/>
    <w:rsid w:val="00E27D1F"/>
    <w:rsid w:val="00E300C6"/>
    <w:rsid w:val="00E30863"/>
    <w:rsid w:val="00E3086E"/>
    <w:rsid w:val="00E30EBE"/>
    <w:rsid w:val="00E317F1"/>
    <w:rsid w:val="00E31E45"/>
    <w:rsid w:val="00E321E7"/>
    <w:rsid w:val="00E32B53"/>
    <w:rsid w:val="00E33105"/>
    <w:rsid w:val="00E33942"/>
    <w:rsid w:val="00E33D00"/>
    <w:rsid w:val="00E34A0F"/>
    <w:rsid w:val="00E35AFE"/>
    <w:rsid w:val="00E36095"/>
    <w:rsid w:val="00E37067"/>
    <w:rsid w:val="00E3706E"/>
    <w:rsid w:val="00E377AD"/>
    <w:rsid w:val="00E40A3B"/>
    <w:rsid w:val="00E40F7B"/>
    <w:rsid w:val="00E41190"/>
    <w:rsid w:val="00E41823"/>
    <w:rsid w:val="00E418F3"/>
    <w:rsid w:val="00E42024"/>
    <w:rsid w:val="00E4248A"/>
    <w:rsid w:val="00E4287A"/>
    <w:rsid w:val="00E42E41"/>
    <w:rsid w:val="00E436B1"/>
    <w:rsid w:val="00E44157"/>
    <w:rsid w:val="00E441C5"/>
    <w:rsid w:val="00E45975"/>
    <w:rsid w:val="00E45A94"/>
    <w:rsid w:val="00E45C8F"/>
    <w:rsid w:val="00E46362"/>
    <w:rsid w:val="00E4650F"/>
    <w:rsid w:val="00E4691C"/>
    <w:rsid w:val="00E46BFF"/>
    <w:rsid w:val="00E46D19"/>
    <w:rsid w:val="00E47BFA"/>
    <w:rsid w:val="00E47C86"/>
    <w:rsid w:val="00E47FB0"/>
    <w:rsid w:val="00E50146"/>
    <w:rsid w:val="00E50945"/>
    <w:rsid w:val="00E51AB3"/>
    <w:rsid w:val="00E51ADB"/>
    <w:rsid w:val="00E51AFB"/>
    <w:rsid w:val="00E523A2"/>
    <w:rsid w:val="00E5427F"/>
    <w:rsid w:val="00E5477B"/>
    <w:rsid w:val="00E55BDF"/>
    <w:rsid w:val="00E563EB"/>
    <w:rsid w:val="00E573A9"/>
    <w:rsid w:val="00E5795C"/>
    <w:rsid w:val="00E579A8"/>
    <w:rsid w:val="00E60251"/>
    <w:rsid w:val="00E605CF"/>
    <w:rsid w:val="00E612C5"/>
    <w:rsid w:val="00E619FA"/>
    <w:rsid w:val="00E61C7D"/>
    <w:rsid w:val="00E61D98"/>
    <w:rsid w:val="00E625DD"/>
    <w:rsid w:val="00E62D69"/>
    <w:rsid w:val="00E62FC3"/>
    <w:rsid w:val="00E6383A"/>
    <w:rsid w:val="00E63D2D"/>
    <w:rsid w:val="00E643B2"/>
    <w:rsid w:val="00E64FC8"/>
    <w:rsid w:val="00E6591A"/>
    <w:rsid w:val="00E66093"/>
    <w:rsid w:val="00E67038"/>
    <w:rsid w:val="00E700B6"/>
    <w:rsid w:val="00E70A22"/>
    <w:rsid w:val="00E71E3D"/>
    <w:rsid w:val="00E72A91"/>
    <w:rsid w:val="00E72DD1"/>
    <w:rsid w:val="00E738A3"/>
    <w:rsid w:val="00E75397"/>
    <w:rsid w:val="00E75DD9"/>
    <w:rsid w:val="00E760B7"/>
    <w:rsid w:val="00E76C6A"/>
    <w:rsid w:val="00E771F9"/>
    <w:rsid w:val="00E8050F"/>
    <w:rsid w:val="00E81216"/>
    <w:rsid w:val="00E8165A"/>
    <w:rsid w:val="00E81A87"/>
    <w:rsid w:val="00E8268F"/>
    <w:rsid w:val="00E8348D"/>
    <w:rsid w:val="00E83831"/>
    <w:rsid w:val="00E846D7"/>
    <w:rsid w:val="00E849A0"/>
    <w:rsid w:val="00E8555B"/>
    <w:rsid w:val="00E85855"/>
    <w:rsid w:val="00E85B1D"/>
    <w:rsid w:val="00E86153"/>
    <w:rsid w:val="00E86314"/>
    <w:rsid w:val="00E865FF"/>
    <w:rsid w:val="00E86629"/>
    <w:rsid w:val="00E87242"/>
    <w:rsid w:val="00E879E7"/>
    <w:rsid w:val="00E87EA8"/>
    <w:rsid w:val="00E908AE"/>
    <w:rsid w:val="00E90A75"/>
    <w:rsid w:val="00E90E47"/>
    <w:rsid w:val="00E90EE3"/>
    <w:rsid w:val="00E91F56"/>
    <w:rsid w:val="00E92725"/>
    <w:rsid w:val="00E92C3B"/>
    <w:rsid w:val="00E94C68"/>
    <w:rsid w:val="00E962A6"/>
    <w:rsid w:val="00E96586"/>
    <w:rsid w:val="00E96BD2"/>
    <w:rsid w:val="00E97416"/>
    <w:rsid w:val="00E97AD3"/>
    <w:rsid w:val="00EA008B"/>
    <w:rsid w:val="00EA14B4"/>
    <w:rsid w:val="00EA14CC"/>
    <w:rsid w:val="00EA15A4"/>
    <w:rsid w:val="00EA1D92"/>
    <w:rsid w:val="00EA1F92"/>
    <w:rsid w:val="00EA243A"/>
    <w:rsid w:val="00EA2CE6"/>
    <w:rsid w:val="00EA2DC9"/>
    <w:rsid w:val="00EA33B4"/>
    <w:rsid w:val="00EA403B"/>
    <w:rsid w:val="00EA4052"/>
    <w:rsid w:val="00EA456C"/>
    <w:rsid w:val="00EA5304"/>
    <w:rsid w:val="00EA57EE"/>
    <w:rsid w:val="00EA591D"/>
    <w:rsid w:val="00EA5CCB"/>
    <w:rsid w:val="00EA6A65"/>
    <w:rsid w:val="00EA769C"/>
    <w:rsid w:val="00EA78D1"/>
    <w:rsid w:val="00EA79B6"/>
    <w:rsid w:val="00EB032F"/>
    <w:rsid w:val="00EB0A81"/>
    <w:rsid w:val="00EB0B0B"/>
    <w:rsid w:val="00EB0B2C"/>
    <w:rsid w:val="00EB126B"/>
    <w:rsid w:val="00EB1CF7"/>
    <w:rsid w:val="00EB1D6C"/>
    <w:rsid w:val="00EB26C4"/>
    <w:rsid w:val="00EB29B1"/>
    <w:rsid w:val="00EB3CE5"/>
    <w:rsid w:val="00EB51A7"/>
    <w:rsid w:val="00EB51C1"/>
    <w:rsid w:val="00EB5326"/>
    <w:rsid w:val="00EB53FB"/>
    <w:rsid w:val="00EB565F"/>
    <w:rsid w:val="00EB6200"/>
    <w:rsid w:val="00EB6CE6"/>
    <w:rsid w:val="00EB722C"/>
    <w:rsid w:val="00EB7C72"/>
    <w:rsid w:val="00EB7FD0"/>
    <w:rsid w:val="00EC05A8"/>
    <w:rsid w:val="00EC099B"/>
    <w:rsid w:val="00EC0A0E"/>
    <w:rsid w:val="00EC0F8B"/>
    <w:rsid w:val="00EC1795"/>
    <w:rsid w:val="00EC1992"/>
    <w:rsid w:val="00EC275A"/>
    <w:rsid w:val="00EC35DD"/>
    <w:rsid w:val="00EC37FA"/>
    <w:rsid w:val="00EC3B3F"/>
    <w:rsid w:val="00EC45D3"/>
    <w:rsid w:val="00EC46F1"/>
    <w:rsid w:val="00EC4732"/>
    <w:rsid w:val="00EC4BCE"/>
    <w:rsid w:val="00EC5485"/>
    <w:rsid w:val="00EC54D6"/>
    <w:rsid w:val="00EC5CFD"/>
    <w:rsid w:val="00EC5E63"/>
    <w:rsid w:val="00EC680F"/>
    <w:rsid w:val="00EC74FA"/>
    <w:rsid w:val="00EC7618"/>
    <w:rsid w:val="00EC79D8"/>
    <w:rsid w:val="00ED013E"/>
    <w:rsid w:val="00ED032A"/>
    <w:rsid w:val="00ED0497"/>
    <w:rsid w:val="00ED04F6"/>
    <w:rsid w:val="00ED129D"/>
    <w:rsid w:val="00ED189C"/>
    <w:rsid w:val="00ED21DB"/>
    <w:rsid w:val="00ED2F52"/>
    <w:rsid w:val="00ED3567"/>
    <w:rsid w:val="00ED35B0"/>
    <w:rsid w:val="00ED427C"/>
    <w:rsid w:val="00ED493A"/>
    <w:rsid w:val="00ED4B10"/>
    <w:rsid w:val="00ED4CE3"/>
    <w:rsid w:val="00ED5BAA"/>
    <w:rsid w:val="00ED5EA4"/>
    <w:rsid w:val="00ED5F65"/>
    <w:rsid w:val="00ED6A94"/>
    <w:rsid w:val="00ED6D37"/>
    <w:rsid w:val="00ED706A"/>
    <w:rsid w:val="00ED7929"/>
    <w:rsid w:val="00EE00BA"/>
    <w:rsid w:val="00EE0571"/>
    <w:rsid w:val="00EE0794"/>
    <w:rsid w:val="00EE0963"/>
    <w:rsid w:val="00EE0A38"/>
    <w:rsid w:val="00EE10FE"/>
    <w:rsid w:val="00EE11D8"/>
    <w:rsid w:val="00EE1668"/>
    <w:rsid w:val="00EE27A7"/>
    <w:rsid w:val="00EE2E64"/>
    <w:rsid w:val="00EE4078"/>
    <w:rsid w:val="00EE43B8"/>
    <w:rsid w:val="00EE45CA"/>
    <w:rsid w:val="00EE4AB9"/>
    <w:rsid w:val="00EE5A13"/>
    <w:rsid w:val="00EE66A2"/>
    <w:rsid w:val="00EE67C4"/>
    <w:rsid w:val="00EE68ED"/>
    <w:rsid w:val="00EE6CD2"/>
    <w:rsid w:val="00EE7EDD"/>
    <w:rsid w:val="00EF0293"/>
    <w:rsid w:val="00EF0EBC"/>
    <w:rsid w:val="00EF116D"/>
    <w:rsid w:val="00EF1BED"/>
    <w:rsid w:val="00EF361F"/>
    <w:rsid w:val="00EF3A42"/>
    <w:rsid w:val="00EF3BFE"/>
    <w:rsid w:val="00EF46F6"/>
    <w:rsid w:val="00EF48D7"/>
    <w:rsid w:val="00EF528F"/>
    <w:rsid w:val="00EF644F"/>
    <w:rsid w:val="00F00F5E"/>
    <w:rsid w:val="00F0173A"/>
    <w:rsid w:val="00F0228A"/>
    <w:rsid w:val="00F02586"/>
    <w:rsid w:val="00F025B3"/>
    <w:rsid w:val="00F02808"/>
    <w:rsid w:val="00F036C3"/>
    <w:rsid w:val="00F04526"/>
    <w:rsid w:val="00F049C8"/>
    <w:rsid w:val="00F0550B"/>
    <w:rsid w:val="00F05626"/>
    <w:rsid w:val="00F05A0A"/>
    <w:rsid w:val="00F06692"/>
    <w:rsid w:val="00F06D87"/>
    <w:rsid w:val="00F06DCB"/>
    <w:rsid w:val="00F07EAA"/>
    <w:rsid w:val="00F07FC8"/>
    <w:rsid w:val="00F1031C"/>
    <w:rsid w:val="00F10FC8"/>
    <w:rsid w:val="00F1165F"/>
    <w:rsid w:val="00F11771"/>
    <w:rsid w:val="00F11915"/>
    <w:rsid w:val="00F11C36"/>
    <w:rsid w:val="00F11DE0"/>
    <w:rsid w:val="00F11E17"/>
    <w:rsid w:val="00F12D13"/>
    <w:rsid w:val="00F1324B"/>
    <w:rsid w:val="00F135FF"/>
    <w:rsid w:val="00F1373B"/>
    <w:rsid w:val="00F1398B"/>
    <w:rsid w:val="00F13ACE"/>
    <w:rsid w:val="00F13B28"/>
    <w:rsid w:val="00F13E1E"/>
    <w:rsid w:val="00F1418B"/>
    <w:rsid w:val="00F15BC4"/>
    <w:rsid w:val="00F15C8B"/>
    <w:rsid w:val="00F15F3A"/>
    <w:rsid w:val="00F16469"/>
    <w:rsid w:val="00F16FC4"/>
    <w:rsid w:val="00F1766E"/>
    <w:rsid w:val="00F17957"/>
    <w:rsid w:val="00F2065D"/>
    <w:rsid w:val="00F209A9"/>
    <w:rsid w:val="00F211D5"/>
    <w:rsid w:val="00F21225"/>
    <w:rsid w:val="00F218E0"/>
    <w:rsid w:val="00F22400"/>
    <w:rsid w:val="00F2302A"/>
    <w:rsid w:val="00F23191"/>
    <w:rsid w:val="00F238DE"/>
    <w:rsid w:val="00F23D49"/>
    <w:rsid w:val="00F23D71"/>
    <w:rsid w:val="00F25C73"/>
    <w:rsid w:val="00F261EA"/>
    <w:rsid w:val="00F30208"/>
    <w:rsid w:val="00F304DA"/>
    <w:rsid w:val="00F32553"/>
    <w:rsid w:val="00F3274D"/>
    <w:rsid w:val="00F32B2A"/>
    <w:rsid w:val="00F34692"/>
    <w:rsid w:val="00F347AB"/>
    <w:rsid w:val="00F3515C"/>
    <w:rsid w:val="00F3575E"/>
    <w:rsid w:val="00F36A34"/>
    <w:rsid w:val="00F36BE7"/>
    <w:rsid w:val="00F36D44"/>
    <w:rsid w:val="00F37F5A"/>
    <w:rsid w:val="00F4070C"/>
    <w:rsid w:val="00F40BC0"/>
    <w:rsid w:val="00F4138E"/>
    <w:rsid w:val="00F414D0"/>
    <w:rsid w:val="00F41654"/>
    <w:rsid w:val="00F41AFB"/>
    <w:rsid w:val="00F41C95"/>
    <w:rsid w:val="00F42E23"/>
    <w:rsid w:val="00F43F4A"/>
    <w:rsid w:val="00F44337"/>
    <w:rsid w:val="00F44729"/>
    <w:rsid w:val="00F44AE4"/>
    <w:rsid w:val="00F4508D"/>
    <w:rsid w:val="00F450A1"/>
    <w:rsid w:val="00F4602F"/>
    <w:rsid w:val="00F46B1B"/>
    <w:rsid w:val="00F46EAC"/>
    <w:rsid w:val="00F4719B"/>
    <w:rsid w:val="00F475F0"/>
    <w:rsid w:val="00F5084C"/>
    <w:rsid w:val="00F50EF3"/>
    <w:rsid w:val="00F5146C"/>
    <w:rsid w:val="00F51505"/>
    <w:rsid w:val="00F519C4"/>
    <w:rsid w:val="00F51A22"/>
    <w:rsid w:val="00F51B1C"/>
    <w:rsid w:val="00F52151"/>
    <w:rsid w:val="00F5252E"/>
    <w:rsid w:val="00F52CF8"/>
    <w:rsid w:val="00F5354C"/>
    <w:rsid w:val="00F5378D"/>
    <w:rsid w:val="00F539C7"/>
    <w:rsid w:val="00F552A3"/>
    <w:rsid w:val="00F559FE"/>
    <w:rsid w:val="00F55A85"/>
    <w:rsid w:val="00F56673"/>
    <w:rsid w:val="00F567BE"/>
    <w:rsid w:val="00F5724E"/>
    <w:rsid w:val="00F5783A"/>
    <w:rsid w:val="00F57BCC"/>
    <w:rsid w:val="00F57C90"/>
    <w:rsid w:val="00F57E93"/>
    <w:rsid w:val="00F605C9"/>
    <w:rsid w:val="00F612A4"/>
    <w:rsid w:val="00F61856"/>
    <w:rsid w:val="00F63064"/>
    <w:rsid w:val="00F646CD"/>
    <w:rsid w:val="00F64DC8"/>
    <w:rsid w:val="00F64F8E"/>
    <w:rsid w:val="00F65229"/>
    <w:rsid w:val="00F6592A"/>
    <w:rsid w:val="00F65CA4"/>
    <w:rsid w:val="00F660EF"/>
    <w:rsid w:val="00F668B9"/>
    <w:rsid w:val="00F66A8E"/>
    <w:rsid w:val="00F6732D"/>
    <w:rsid w:val="00F675E8"/>
    <w:rsid w:val="00F676AE"/>
    <w:rsid w:val="00F67C38"/>
    <w:rsid w:val="00F7093C"/>
    <w:rsid w:val="00F70B99"/>
    <w:rsid w:val="00F70E9B"/>
    <w:rsid w:val="00F71347"/>
    <w:rsid w:val="00F71B08"/>
    <w:rsid w:val="00F7254E"/>
    <w:rsid w:val="00F72DEF"/>
    <w:rsid w:val="00F734D2"/>
    <w:rsid w:val="00F74881"/>
    <w:rsid w:val="00F74A2A"/>
    <w:rsid w:val="00F74D0F"/>
    <w:rsid w:val="00F74F44"/>
    <w:rsid w:val="00F75724"/>
    <w:rsid w:val="00F77395"/>
    <w:rsid w:val="00F80D42"/>
    <w:rsid w:val="00F81AE7"/>
    <w:rsid w:val="00F82D3E"/>
    <w:rsid w:val="00F839A6"/>
    <w:rsid w:val="00F83AD4"/>
    <w:rsid w:val="00F83C59"/>
    <w:rsid w:val="00F8460D"/>
    <w:rsid w:val="00F849ED"/>
    <w:rsid w:val="00F84D7E"/>
    <w:rsid w:val="00F85225"/>
    <w:rsid w:val="00F85526"/>
    <w:rsid w:val="00F85841"/>
    <w:rsid w:val="00F85E31"/>
    <w:rsid w:val="00F85E85"/>
    <w:rsid w:val="00F86617"/>
    <w:rsid w:val="00F86C0A"/>
    <w:rsid w:val="00F86E75"/>
    <w:rsid w:val="00F872F9"/>
    <w:rsid w:val="00F87611"/>
    <w:rsid w:val="00F9092F"/>
    <w:rsid w:val="00F90C43"/>
    <w:rsid w:val="00F91838"/>
    <w:rsid w:val="00F91FEF"/>
    <w:rsid w:val="00F92315"/>
    <w:rsid w:val="00F9253E"/>
    <w:rsid w:val="00F92CAA"/>
    <w:rsid w:val="00F93DE2"/>
    <w:rsid w:val="00F94803"/>
    <w:rsid w:val="00F94C42"/>
    <w:rsid w:val="00F97005"/>
    <w:rsid w:val="00F9705D"/>
    <w:rsid w:val="00F974A4"/>
    <w:rsid w:val="00F97818"/>
    <w:rsid w:val="00F97AC9"/>
    <w:rsid w:val="00FA0C78"/>
    <w:rsid w:val="00FA10FF"/>
    <w:rsid w:val="00FA1690"/>
    <w:rsid w:val="00FA16C5"/>
    <w:rsid w:val="00FA1AEA"/>
    <w:rsid w:val="00FA1CC1"/>
    <w:rsid w:val="00FA1F5E"/>
    <w:rsid w:val="00FA1F61"/>
    <w:rsid w:val="00FA2414"/>
    <w:rsid w:val="00FA251C"/>
    <w:rsid w:val="00FA271B"/>
    <w:rsid w:val="00FA2867"/>
    <w:rsid w:val="00FA2FE2"/>
    <w:rsid w:val="00FA347E"/>
    <w:rsid w:val="00FA3482"/>
    <w:rsid w:val="00FA353F"/>
    <w:rsid w:val="00FA3740"/>
    <w:rsid w:val="00FA3F55"/>
    <w:rsid w:val="00FA41B4"/>
    <w:rsid w:val="00FA4512"/>
    <w:rsid w:val="00FA45FA"/>
    <w:rsid w:val="00FA4DA0"/>
    <w:rsid w:val="00FA5758"/>
    <w:rsid w:val="00FA576D"/>
    <w:rsid w:val="00FA578D"/>
    <w:rsid w:val="00FA5F15"/>
    <w:rsid w:val="00FA6ACD"/>
    <w:rsid w:val="00FA7789"/>
    <w:rsid w:val="00FB04D9"/>
    <w:rsid w:val="00FB1678"/>
    <w:rsid w:val="00FB1EA7"/>
    <w:rsid w:val="00FB2152"/>
    <w:rsid w:val="00FB2329"/>
    <w:rsid w:val="00FB270C"/>
    <w:rsid w:val="00FB2727"/>
    <w:rsid w:val="00FB3817"/>
    <w:rsid w:val="00FB3C09"/>
    <w:rsid w:val="00FB3FF5"/>
    <w:rsid w:val="00FB401D"/>
    <w:rsid w:val="00FB423A"/>
    <w:rsid w:val="00FB46A2"/>
    <w:rsid w:val="00FB49AE"/>
    <w:rsid w:val="00FB5340"/>
    <w:rsid w:val="00FB58A9"/>
    <w:rsid w:val="00FB6065"/>
    <w:rsid w:val="00FB6543"/>
    <w:rsid w:val="00FB6EAE"/>
    <w:rsid w:val="00FB735A"/>
    <w:rsid w:val="00FB7521"/>
    <w:rsid w:val="00FB7F79"/>
    <w:rsid w:val="00FC0212"/>
    <w:rsid w:val="00FC06A0"/>
    <w:rsid w:val="00FC0706"/>
    <w:rsid w:val="00FC0889"/>
    <w:rsid w:val="00FC16F7"/>
    <w:rsid w:val="00FC1B92"/>
    <w:rsid w:val="00FC2172"/>
    <w:rsid w:val="00FC32E0"/>
    <w:rsid w:val="00FC37A7"/>
    <w:rsid w:val="00FC37BA"/>
    <w:rsid w:val="00FC40DE"/>
    <w:rsid w:val="00FC4EC8"/>
    <w:rsid w:val="00FC511B"/>
    <w:rsid w:val="00FC75C7"/>
    <w:rsid w:val="00FC78CF"/>
    <w:rsid w:val="00FD0008"/>
    <w:rsid w:val="00FD020C"/>
    <w:rsid w:val="00FD0CDF"/>
    <w:rsid w:val="00FD0DCF"/>
    <w:rsid w:val="00FD1129"/>
    <w:rsid w:val="00FD151F"/>
    <w:rsid w:val="00FD1773"/>
    <w:rsid w:val="00FD205C"/>
    <w:rsid w:val="00FD2BFC"/>
    <w:rsid w:val="00FD2F8E"/>
    <w:rsid w:val="00FD312A"/>
    <w:rsid w:val="00FD3447"/>
    <w:rsid w:val="00FD3795"/>
    <w:rsid w:val="00FD43D4"/>
    <w:rsid w:val="00FD486F"/>
    <w:rsid w:val="00FD50CA"/>
    <w:rsid w:val="00FD5580"/>
    <w:rsid w:val="00FD57B5"/>
    <w:rsid w:val="00FD5E36"/>
    <w:rsid w:val="00FD61E2"/>
    <w:rsid w:val="00FD6757"/>
    <w:rsid w:val="00FD6896"/>
    <w:rsid w:val="00FD6D28"/>
    <w:rsid w:val="00FD6E4C"/>
    <w:rsid w:val="00FD711A"/>
    <w:rsid w:val="00FD78DB"/>
    <w:rsid w:val="00FE009E"/>
    <w:rsid w:val="00FE05E5"/>
    <w:rsid w:val="00FE10FB"/>
    <w:rsid w:val="00FE1A23"/>
    <w:rsid w:val="00FE370C"/>
    <w:rsid w:val="00FE4240"/>
    <w:rsid w:val="00FE42DC"/>
    <w:rsid w:val="00FE4C02"/>
    <w:rsid w:val="00FE5564"/>
    <w:rsid w:val="00FE577A"/>
    <w:rsid w:val="00FE57ED"/>
    <w:rsid w:val="00FE5DEC"/>
    <w:rsid w:val="00FE6D88"/>
    <w:rsid w:val="00FE704C"/>
    <w:rsid w:val="00FE7AB1"/>
    <w:rsid w:val="00FF048E"/>
    <w:rsid w:val="00FF09FD"/>
    <w:rsid w:val="00FF0AF9"/>
    <w:rsid w:val="00FF1EA6"/>
    <w:rsid w:val="00FF1ED7"/>
    <w:rsid w:val="00FF22C4"/>
    <w:rsid w:val="00FF2371"/>
    <w:rsid w:val="00FF2F77"/>
    <w:rsid w:val="00FF3538"/>
    <w:rsid w:val="00FF3573"/>
    <w:rsid w:val="00FF358B"/>
    <w:rsid w:val="00FF42B3"/>
    <w:rsid w:val="00FF42D4"/>
    <w:rsid w:val="00FF4D6F"/>
    <w:rsid w:val="00FF5650"/>
    <w:rsid w:val="00FF5820"/>
    <w:rsid w:val="00FF5B93"/>
    <w:rsid w:val="00FF6094"/>
    <w:rsid w:val="00FF638A"/>
    <w:rsid w:val="00FF64D5"/>
    <w:rsid w:val="00FF664E"/>
    <w:rsid w:val="00FF6657"/>
    <w:rsid w:val="00FF70FD"/>
    <w:rsid w:val="00FF7390"/>
    <w:rsid w:val="00FF77A8"/>
    <w:rsid w:val="00FF7C67"/>
    <w:rsid w:val="00FF7C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,"/>
  <w14:docId w14:val="111B21E8"/>
  <w14:defaultImageDpi w14:val="330"/>
  <w15:docId w15:val="{31850E3C-A559-47B8-BEA4-F16E23CD1B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iPriority="99" w:unhideWhenUsed="1"/>
    <w:lsdException w:name="HTML Address" w:semiHidden="1" w:unhideWhenUsed="1"/>
    <w:lsdException w:name="HTML Cite" w:semiHidden="1" w:uiPriority="99" w:unhideWhenUsed="1"/>
    <w:lsdException w:name="HTML Code" w:semiHidden="1" w:uiPriority="99" w:unhideWhenUsed="1"/>
    <w:lsdException w:name="HTML Definition" w:semiHidden="1" w:uiPriority="99" w:unhideWhenUsed="1"/>
    <w:lsdException w:name="HTML Keyboard" w:semiHidden="1" w:uiPriority="99" w:unhideWhenUsed="1"/>
    <w:lsdException w:name="HTML Preformatted" w:semiHidden="1" w:uiPriority="99" w:unhideWhenUsed="1"/>
    <w:lsdException w:name="HTML Sample" w:semiHidden="1" w:uiPriority="99" w:unhideWhenUsed="1"/>
    <w:lsdException w:name="HTML Typewriter" w:semiHidden="1" w:uiPriority="99" w:unhideWhenUsed="1"/>
    <w:lsdException w:name="HTML Variable" w:semiHidden="1" w:uiPriority="99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39"/>
    <w:lsdException w:name="Table Theme" w:semiHidden="1" w:uiPriority="99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4726E8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C21CE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nhideWhenUsed/>
    <w:qFormat/>
    <w:rsid w:val="00C21CE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Heading4">
    <w:name w:val="heading 4"/>
    <w:basedOn w:val="Heading3"/>
    <w:next w:val="Normal"/>
    <w:link w:val="Heading4Char"/>
    <w:qFormat/>
    <w:rsid w:val="00C21CEF"/>
    <w:pPr>
      <w:tabs>
        <w:tab w:val="num" w:pos="0"/>
      </w:tabs>
      <w:spacing w:before="240" w:after="240" w:line="276" w:lineRule="auto"/>
      <w:ind w:left="1133" w:hanging="708"/>
      <w:outlineLvl w:val="3"/>
    </w:pPr>
    <w:rPr>
      <w:rFonts w:ascii="Garamond" w:eastAsia="Times New Roman" w:hAnsi="Garamond" w:cs="Times New Roman"/>
      <w:bCs w:val="0"/>
      <w:i/>
      <w:color w:val="auto"/>
      <w:kern w:val="28"/>
      <w:szCs w:val="28"/>
      <w:lang w:val="en-US" w:eastAsia="x-none"/>
    </w:rPr>
  </w:style>
  <w:style w:type="paragraph" w:styleId="Heading5">
    <w:name w:val="heading 5"/>
    <w:basedOn w:val="Heading1"/>
    <w:next w:val="Normal"/>
    <w:link w:val="Heading5Char"/>
    <w:qFormat/>
    <w:rsid w:val="00C21CEF"/>
    <w:pPr>
      <w:tabs>
        <w:tab w:val="num" w:pos="0"/>
      </w:tabs>
      <w:spacing w:before="240" w:line="276" w:lineRule="auto"/>
      <w:ind w:left="1133" w:hanging="708"/>
      <w:outlineLvl w:val="4"/>
    </w:pPr>
    <w:rPr>
      <w:rFonts w:ascii="Garamond" w:eastAsia="Times New Roman" w:hAnsi="Garamond" w:cs="Times New Roman"/>
      <w:b w:val="0"/>
      <w:bCs w:val="0"/>
      <w:color w:val="auto"/>
      <w:kern w:val="28"/>
      <w:sz w:val="22"/>
      <w:szCs w:val="22"/>
      <w:u w:val="single"/>
      <w:lang w:val="en-US" w:eastAsia="x-none"/>
    </w:rPr>
  </w:style>
  <w:style w:type="paragraph" w:styleId="Heading6">
    <w:name w:val="heading 6"/>
    <w:basedOn w:val="Heading1"/>
    <w:next w:val="Normal"/>
    <w:link w:val="Heading6Char"/>
    <w:qFormat/>
    <w:rsid w:val="00C21CEF"/>
    <w:pPr>
      <w:tabs>
        <w:tab w:val="num" w:pos="0"/>
      </w:tabs>
      <w:spacing w:before="240" w:line="276" w:lineRule="auto"/>
      <w:ind w:left="1133" w:hanging="708"/>
      <w:outlineLvl w:val="5"/>
    </w:pPr>
    <w:rPr>
      <w:rFonts w:ascii="Garamond" w:eastAsia="Times New Roman" w:hAnsi="Garamond" w:cs="Times New Roman"/>
      <w:b w:val="0"/>
      <w:bCs w:val="0"/>
      <w:color w:val="auto"/>
      <w:kern w:val="28"/>
      <w:sz w:val="22"/>
      <w:lang w:val="en-US" w:eastAsia="x-none"/>
    </w:rPr>
  </w:style>
  <w:style w:type="paragraph" w:styleId="Heading7">
    <w:name w:val="heading 7"/>
    <w:basedOn w:val="Heading1"/>
    <w:next w:val="Normal"/>
    <w:link w:val="Heading7Char"/>
    <w:qFormat/>
    <w:rsid w:val="00C21CEF"/>
    <w:pPr>
      <w:tabs>
        <w:tab w:val="num" w:pos="0"/>
      </w:tabs>
      <w:spacing w:before="240" w:line="276" w:lineRule="auto"/>
      <w:ind w:left="1133" w:hanging="708"/>
      <w:outlineLvl w:val="6"/>
    </w:pPr>
    <w:rPr>
      <w:rFonts w:ascii="Garamond" w:eastAsia="Times New Roman" w:hAnsi="Garamond" w:cs="Times New Roman"/>
      <w:b w:val="0"/>
      <w:bCs w:val="0"/>
      <w:color w:val="auto"/>
      <w:kern w:val="28"/>
      <w:sz w:val="22"/>
      <w:lang w:val="en-US" w:eastAsia="x-none"/>
    </w:rPr>
  </w:style>
  <w:style w:type="paragraph" w:styleId="Heading8">
    <w:name w:val="heading 8"/>
    <w:basedOn w:val="Heading1"/>
    <w:next w:val="Normal"/>
    <w:link w:val="Heading8Char"/>
    <w:qFormat/>
    <w:rsid w:val="00C21CEF"/>
    <w:pPr>
      <w:tabs>
        <w:tab w:val="num" w:pos="0"/>
      </w:tabs>
      <w:spacing w:before="240" w:line="276" w:lineRule="auto"/>
      <w:ind w:left="1133" w:hanging="708"/>
      <w:outlineLvl w:val="7"/>
    </w:pPr>
    <w:rPr>
      <w:rFonts w:ascii="Garamond" w:eastAsia="Times New Roman" w:hAnsi="Garamond" w:cs="Times New Roman"/>
      <w:b w:val="0"/>
      <w:bCs w:val="0"/>
      <w:color w:val="auto"/>
      <w:kern w:val="28"/>
      <w:sz w:val="22"/>
      <w:lang w:val="en-US" w:eastAsia="x-none"/>
    </w:rPr>
  </w:style>
  <w:style w:type="paragraph" w:styleId="Heading9">
    <w:name w:val="heading 9"/>
    <w:basedOn w:val="Heading1"/>
    <w:next w:val="Normal"/>
    <w:link w:val="Heading9Char"/>
    <w:qFormat/>
    <w:rsid w:val="00C21CEF"/>
    <w:pPr>
      <w:tabs>
        <w:tab w:val="num" w:pos="0"/>
      </w:tabs>
      <w:spacing w:before="240" w:line="276" w:lineRule="auto"/>
      <w:ind w:left="1133" w:hanging="708"/>
      <w:outlineLvl w:val="8"/>
    </w:pPr>
    <w:rPr>
      <w:rFonts w:ascii="Garamond" w:eastAsia="Times New Roman" w:hAnsi="Garamond" w:cs="Times New Roman"/>
      <w:b w:val="0"/>
      <w:bCs w:val="0"/>
      <w:color w:val="auto"/>
      <w:kern w:val="28"/>
      <w:sz w:val="22"/>
      <w:lang w:val="en-US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726E8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C21CEF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rsid w:val="00C21CEF"/>
    <w:rPr>
      <w:rFonts w:asciiTheme="majorHAnsi" w:eastAsiaTheme="majorEastAsia" w:hAnsiTheme="majorHAnsi" w:cstheme="majorBidi"/>
      <w:b/>
      <w:bCs/>
      <w:color w:val="5B9BD5" w:themeColor="accent1"/>
    </w:rPr>
  </w:style>
  <w:style w:type="character" w:customStyle="1" w:styleId="Heading4Char">
    <w:name w:val="Heading 4 Char"/>
    <w:basedOn w:val="DefaultParagraphFont"/>
    <w:link w:val="Heading4"/>
    <w:rsid w:val="00C21CEF"/>
    <w:rPr>
      <w:rFonts w:ascii="Garamond" w:eastAsia="Times New Roman" w:hAnsi="Garamond" w:cs="Times New Roman"/>
      <w:b/>
      <w:i/>
      <w:kern w:val="28"/>
      <w:szCs w:val="28"/>
      <w:lang w:val="en-US" w:eastAsia="x-none"/>
    </w:rPr>
  </w:style>
  <w:style w:type="character" w:customStyle="1" w:styleId="Heading5Char">
    <w:name w:val="Heading 5 Char"/>
    <w:basedOn w:val="DefaultParagraphFont"/>
    <w:link w:val="Heading5"/>
    <w:rsid w:val="00C21CEF"/>
    <w:rPr>
      <w:rFonts w:ascii="Garamond" w:eastAsia="Times New Roman" w:hAnsi="Garamond" w:cs="Times New Roman"/>
      <w:kern w:val="28"/>
      <w:u w:val="single"/>
      <w:lang w:val="en-US" w:eastAsia="x-none"/>
    </w:rPr>
  </w:style>
  <w:style w:type="character" w:customStyle="1" w:styleId="Heading6Char">
    <w:name w:val="Heading 6 Char"/>
    <w:basedOn w:val="DefaultParagraphFont"/>
    <w:link w:val="Heading6"/>
    <w:rsid w:val="00C21CEF"/>
    <w:rPr>
      <w:rFonts w:ascii="Garamond" w:eastAsia="Times New Roman" w:hAnsi="Garamond" w:cs="Times New Roman"/>
      <w:kern w:val="28"/>
      <w:szCs w:val="28"/>
      <w:lang w:val="en-US" w:eastAsia="x-none"/>
    </w:rPr>
  </w:style>
  <w:style w:type="character" w:customStyle="1" w:styleId="Heading7Char">
    <w:name w:val="Heading 7 Char"/>
    <w:basedOn w:val="DefaultParagraphFont"/>
    <w:link w:val="Heading7"/>
    <w:rsid w:val="00C21CEF"/>
    <w:rPr>
      <w:rFonts w:ascii="Garamond" w:eastAsia="Times New Roman" w:hAnsi="Garamond" w:cs="Times New Roman"/>
      <w:kern w:val="28"/>
      <w:szCs w:val="28"/>
      <w:lang w:val="en-US" w:eastAsia="x-none"/>
    </w:rPr>
  </w:style>
  <w:style w:type="character" w:customStyle="1" w:styleId="Heading8Char">
    <w:name w:val="Heading 8 Char"/>
    <w:basedOn w:val="DefaultParagraphFont"/>
    <w:link w:val="Heading8"/>
    <w:rsid w:val="00C21CEF"/>
    <w:rPr>
      <w:rFonts w:ascii="Garamond" w:eastAsia="Times New Roman" w:hAnsi="Garamond" w:cs="Times New Roman"/>
      <w:kern w:val="28"/>
      <w:szCs w:val="28"/>
      <w:lang w:val="en-US" w:eastAsia="x-none"/>
    </w:rPr>
  </w:style>
  <w:style w:type="character" w:customStyle="1" w:styleId="Heading9Char">
    <w:name w:val="Heading 9 Char"/>
    <w:basedOn w:val="DefaultParagraphFont"/>
    <w:link w:val="Heading9"/>
    <w:rsid w:val="00C21CEF"/>
    <w:rPr>
      <w:rFonts w:ascii="Garamond" w:eastAsia="Times New Roman" w:hAnsi="Garamond" w:cs="Times New Roman"/>
      <w:kern w:val="28"/>
      <w:szCs w:val="28"/>
      <w:lang w:val="en-US" w:eastAsia="x-none"/>
    </w:rPr>
  </w:style>
  <w:style w:type="character" w:customStyle="1" w:styleId="Auflage">
    <w:name w:val="Auflage"/>
    <w:rsid w:val="00C21CEF"/>
    <w:rPr>
      <w:color w:val="008080"/>
      <w:u w:val="single" w:color="008080"/>
    </w:rPr>
  </w:style>
  <w:style w:type="paragraph" w:customStyle="1" w:styleId="Aufzhlungsliste">
    <w:name w:val="Aufzählungsliste"/>
    <w:basedOn w:val="Normal"/>
    <w:rsid w:val="00C21CEF"/>
    <w:pPr>
      <w:numPr>
        <w:numId w:val="2"/>
      </w:numPr>
      <w:spacing w:before="20" w:after="60" w:line="276" w:lineRule="auto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Autor">
    <w:name w:val="Autor"/>
    <w:rsid w:val="00C21CEF"/>
    <w:rPr>
      <w:color w:val="FF0000"/>
    </w:rPr>
  </w:style>
  <w:style w:type="character" w:customStyle="1" w:styleId="Band">
    <w:name w:val="Band"/>
    <w:rsid w:val="00C21CEF"/>
    <w:rPr>
      <w:color w:val="808000"/>
    </w:rPr>
  </w:style>
  <w:style w:type="paragraph" w:customStyle="1" w:styleId="Beitragswerk">
    <w:name w:val="Beitragswerk"/>
    <w:basedOn w:val="Normal"/>
    <w:rsid w:val="00C21CEF"/>
    <w:pPr>
      <w:spacing w:after="0" w:line="276" w:lineRule="auto"/>
      <w:ind w:left="709" w:hanging="709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Caption">
    <w:name w:val="caption"/>
    <w:basedOn w:val="Normal"/>
    <w:next w:val="Normal"/>
    <w:link w:val="CaptionChar"/>
    <w:uiPriority w:val="35"/>
    <w:qFormat/>
    <w:rsid w:val="00C21CEF"/>
    <w:pPr>
      <w:keepLines/>
      <w:framePr w:wrap="around" w:vAnchor="page" w:hAnchor="text" w:y="1"/>
      <w:spacing w:before="60" w:after="0" w:line="276" w:lineRule="auto"/>
      <w:ind w:firstLine="284"/>
      <w:jc w:val="both"/>
    </w:pPr>
    <w:rPr>
      <w:rFonts w:ascii="Garamond" w:eastAsia="Times New Roman" w:hAnsi="Garamond" w:cs="Times New Roman"/>
      <w:b/>
      <w:kern w:val="16"/>
      <w:sz w:val="18"/>
      <w:szCs w:val="24"/>
      <w:lang w:val="en-GB" w:eastAsia="de-DE"/>
    </w:rPr>
  </w:style>
  <w:style w:type="character" w:customStyle="1" w:styleId="CaptionChar">
    <w:name w:val="Caption Char"/>
    <w:link w:val="Caption"/>
    <w:rsid w:val="00C21CEF"/>
    <w:rPr>
      <w:rFonts w:ascii="Garamond" w:eastAsia="Times New Roman" w:hAnsi="Garamond" w:cs="Times New Roman"/>
      <w:b/>
      <w:kern w:val="16"/>
      <w:sz w:val="18"/>
      <w:szCs w:val="24"/>
      <w:lang w:val="en-GB" w:eastAsia="de-DE"/>
    </w:rPr>
  </w:style>
  <w:style w:type="paragraph" w:customStyle="1" w:styleId="Blockzitat">
    <w:name w:val="Blockzitat"/>
    <w:basedOn w:val="Normal"/>
    <w:rsid w:val="00C21CEF"/>
    <w:pPr>
      <w:spacing w:after="0" w:line="276" w:lineRule="auto"/>
      <w:ind w:left="567" w:firstLine="284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mathFormelinline">
    <w:name w:val="math. Formel (inline)"/>
    <w:basedOn w:val="DefaultParagraphFont"/>
    <w:rsid w:val="00C21CEF"/>
  </w:style>
  <w:style w:type="paragraph" w:styleId="Date">
    <w:name w:val="Date"/>
    <w:next w:val="Normal"/>
    <w:link w:val="DateChar"/>
    <w:rsid w:val="00C21CEF"/>
    <w:pPr>
      <w:spacing w:before="40" w:after="100" w:line="360" w:lineRule="auto"/>
      <w:jc w:val="center"/>
    </w:pPr>
    <w:rPr>
      <w:rFonts w:ascii="Garamond" w:eastAsia="Times New Roman" w:hAnsi="Garamond" w:cs="Times New Roman"/>
      <w:noProof/>
      <w:sz w:val="24"/>
      <w:szCs w:val="20"/>
      <w:lang w:eastAsia="de-DE"/>
    </w:rPr>
  </w:style>
  <w:style w:type="character" w:customStyle="1" w:styleId="DateChar">
    <w:name w:val="Date Char"/>
    <w:basedOn w:val="DefaultParagraphFont"/>
    <w:link w:val="Date"/>
    <w:rsid w:val="00C21CEF"/>
    <w:rPr>
      <w:rFonts w:ascii="Garamond" w:eastAsia="Times New Roman" w:hAnsi="Garamond" w:cs="Times New Roman"/>
      <w:noProof/>
      <w:sz w:val="24"/>
      <w:szCs w:val="20"/>
      <w:lang w:eastAsia="de-DE"/>
    </w:rPr>
  </w:style>
  <w:style w:type="paragraph" w:customStyle="1" w:styleId="HeadGlossar">
    <w:name w:val="Head Glossar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customStyle="1" w:styleId="Dekan">
    <w:name w:val="Dekan"/>
    <w:basedOn w:val="Normal"/>
    <w:next w:val="Normal"/>
    <w:rsid w:val="00C21CEF"/>
    <w:pPr>
      <w:keepNext/>
      <w:spacing w:after="1440" w:line="276" w:lineRule="auto"/>
      <w:ind w:firstLine="284"/>
      <w:jc w:val="center"/>
    </w:pPr>
    <w:rPr>
      <w:rFonts w:ascii="Times New Roman" w:eastAsia="Times New Roman" w:hAnsi="Times New Roman" w:cs="Times New Roman"/>
      <w:kern w:val="16"/>
      <w:sz w:val="24"/>
      <w:szCs w:val="24"/>
      <w:lang w:val="en-GB" w:eastAsia="de-DE"/>
    </w:rPr>
  </w:style>
  <w:style w:type="character" w:customStyle="1" w:styleId="DocumentMapChar">
    <w:name w:val="Document Map Char"/>
    <w:basedOn w:val="DefaultParagraphFont"/>
    <w:link w:val="DocumentMap"/>
    <w:semiHidden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DocumentMap">
    <w:name w:val="Document Map"/>
    <w:basedOn w:val="Normal"/>
    <w:link w:val="DocumentMapChar"/>
    <w:semiHidden/>
    <w:rsid w:val="00C21CEF"/>
    <w:p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customStyle="1" w:styleId="Dokumenttyp">
    <w:name w:val="Dokumenttyp"/>
    <w:basedOn w:val="Normal"/>
    <w:next w:val="Normal"/>
    <w:rsid w:val="00C21CEF"/>
    <w:pPr>
      <w:spacing w:before="2000" w:after="40" w:line="276" w:lineRule="auto"/>
      <w:ind w:firstLine="284"/>
      <w:jc w:val="center"/>
    </w:pPr>
    <w:rPr>
      <w:rFonts w:ascii="Garamond" w:eastAsia="Times New Roman" w:hAnsi="Garamond" w:cs="Times New Roman"/>
      <w:kern w:val="16"/>
      <w:sz w:val="36"/>
      <w:szCs w:val="24"/>
      <w:lang w:val="en-GB" w:eastAsia="de-DE"/>
    </w:rPr>
  </w:style>
  <w:style w:type="paragraph" w:customStyle="1" w:styleId="eigeneKeywordsen">
    <w:name w:val="eigene Keywords (en)"/>
    <w:basedOn w:val="Normal"/>
    <w:next w:val="Normal"/>
    <w:rsid w:val="00C21CEF"/>
    <w:pPr>
      <w:keepNext/>
      <w:spacing w:before="20" w:after="20" w:line="276" w:lineRule="auto"/>
      <w:ind w:left="567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customStyle="1" w:styleId="eigeneSchlagwortede">
    <w:name w:val="eigene Schlagworte (de)"/>
    <w:basedOn w:val="eigeneKeywordsen"/>
    <w:next w:val="Normal"/>
    <w:rsid w:val="00C21CEF"/>
  </w:style>
  <w:style w:type="paragraph" w:customStyle="1" w:styleId="Einrichtung">
    <w:name w:val="Einrichtung"/>
    <w:basedOn w:val="Normal"/>
    <w:rsid w:val="00C21CEF"/>
    <w:pPr>
      <w:spacing w:before="240" w:after="40" w:line="276" w:lineRule="auto"/>
      <w:ind w:firstLine="284"/>
      <w:jc w:val="center"/>
    </w:pPr>
    <w:rPr>
      <w:rFonts w:ascii="Times New Roman" w:eastAsia="Times New Roman" w:hAnsi="Times New Roman" w:cs="Times New Roman"/>
      <w:kern w:val="16"/>
      <w:sz w:val="24"/>
      <w:szCs w:val="24"/>
      <w:lang w:val="en-GB" w:eastAsia="de-DE"/>
    </w:rPr>
  </w:style>
  <w:style w:type="paragraph" w:customStyle="1" w:styleId="Erlangung">
    <w:name w:val="Erlangung"/>
    <w:basedOn w:val="Normal"/>
    <w:next w:val="Normal"/>
    <w:rsid w:val="00C21CEF"/>
    <w:pPr>
      <w:spacing w:before="300" w:after="40" w:line="276" w:lineRule="auto"/>
      <w:ind w:firstLine="284"/>
      <w:jc w:val="center"/>
    </w:pPr>
    <w:rPr>
      <w:rFonts w:ascii="Times New Roman" w:eastAsia="Times New Roman" w:hAnsi="Times New Roman" w:cs="Times New Roman"/>
      <w:kern w:val="16"/>
      <w:sz w:val="24"/>
      <w:szCs w:val="24"/>
      <w:lang w:val="en-GB" w:eastAsia="de-DE"/>
    </w:rPr>
  </w:style>
  <w:style w:type="character" w:customStyle="1" w:styleId="Erscheinungsjahr">
    <w:name w:val="Erscheinungsjahr"/>
    <w:rsid w:val="00C21CEF"/>
    <w:rPr>
      <w:color w:val="FF0000"/>
      <w:u w:val="single" w:color="FF0000"/>
    </w:rPr>
  </w:style>
  <w:style w:type="character" w:customStyle="1" w:styleId="Erscheinungsort">
    <w:name w:val="Erscheinungsort"/>
    <w:rsid w:val="00C21CEF"/>
    <w:rPr>
      <w:color w:val="800000"/>
    </w:rPr>
  </w:style>
  <w:style w:type="character" w:customStyle="1" w:styleId="Fachwort">
    <w:name w:val="Fachwort"/>
    <w:rsid w:val="00C21CEF"/>
    <w:rPr>
      <w:b/>
    </w:rPr>
  </w:style>
  <w:style w:type="paragraph" w:customStyle="1" w:styleId="Fakultt">
    <w:name w:val="Fakultät"/>
    <w:basedOn w:val="Erlangung"/>
    <w:next w:val="Normal"/>
    <w:rsid w:val="00C21CEF"/>
    <w:pPr>
      <w:spacing w:before="80" w:after="80"/>
    </w:pPr>
  </w:style>
  <w:style w:type="character" w:customStyle="1" w:styleId="Fremdwort">
    <w:name w:val="Fremdwort"/>
    <w:basedOn w:val="DefaultParagraphFont"/>
    <w:rsid w:val="00C21CEF"/>
  </w:style>
  <w:style w:type="character" w:customStyle="1" w:styleId="FootnoteTextChar">
    <w:name w:val="Footnote Text Char"/>
    <w:basedOn w:val="DefaultParagraphFont"/>
    <w:link w:val="FootnoteText"/>
    <w:semiHidden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FootnoteText">
    <w:name w:val="footnote text"/>
    <w:basedOn w:val="Normal"/>
    <w:link w:val="FootnoteTextChar"/>
    <w:semiHidden/>
    <w:rsid w:val="00C21CEF"/>
    <w:pPr>
      <w:spacing w:after="0" w:line="276" w:lineRule="auto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Footer">
    <w:name w:val="footer"/>
    <w:basedOn w:val="Normal"/>
    <w:link w:val="FooterChar"/>
    <w:uiPriority w:val="99"/>
    <w:rsid w:val="00C21CEF"/>
    <w:pPr>
      <w:tabs>
        <w:tab w:val="center" w:pos="4536"/>
        <w:tab w:val="right" w:pos="9072"/>
      </w:tabs>
      <w:spacing w:after="0" w:line="240" w:lineRule="auto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FooterChar">
    <w:name w:val="Footer Char"/>
    <w:basedOn w:val="DefaultParagraphFont"/>
    <w:link w:val="Footer"/>
    <w:uiPriority w:val="99"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customStyle="1" w:styleId="Gedichtzeile">
    <w:name w:val="Gedichtzeile"/>
    <w:basedOn w:val="Normal"/>
    <w:rsid w:val="00C21CEF"/>
    <w:p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customStyle="1" w:styleId="Gutachter">
    <w:name w:val="Gutachter"/>
    <w:basedOn w:val="Normal"/>
    <w:next w:val="Date"/>
    <w:rsid w:val="00C21CEF"/>
    <w:pPr>
      <w:spacing w:before="100" w:after="0" w:line="276" w:lineRule="auto"/>
      <w:ind w:left="1134" w:hanging="1134"/>
      <w:jc w:val="both"/>
    </w:pPr>
    <w:rPr>
      <w:rFonts w:ascii="Times New Roman" w:eastAsia="Times New Roman" w:hAnsi="Times New Roman" w:cs="Times New Roman"/>
      <w:kern w:val="16"/>
      <w:sz w:val="24"/>
      <w:szCs w:val="24"/>
      <w:lang w:val="en-GB" w:eastAsia="de-DE"/>
    </w:rPr>
  </w:style>
  <w:style w:type="paragraph" w:customStyle="1" w:styleId="HeadAbkrzungsverz">
    <w:name w:val="Head Abkürzungsverz.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customStyle="1" w:styleId="HeadAbstract-Deutsch">
    <w:name w:val="Head Abstract-Deutsch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customStyle="1" w:styleId="HeadAbstract-Englisch">
    <w:name w:val="Head Abstract-Englisch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customStyle="1" w:styleId="HeadAnhang">
    <w:name w:val="Head Anhang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customStyle="1" w:styleId="HeadDanksagung">
    <w:name w:val="Head Danksagung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customStyle="1" w:styleId="HeadErklrung">
    <w:name w:val="Head Erklärung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customStyle="1" w:styleId="HeadLebenslauf">
    <w:name w:val="Head Lebenslauf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customStyle="1" w:styleId="HeadVorwort">
    <w:name w:val="Head Vorwort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customStyle="1" w:styleId="HeadWidmung">
    <w:name w:val="Head Widmung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character" w:customStyle="1" w:styleId="Heftnummer">
    <w:name w:val="Heftnummer"/>
    <w:rsid w:val="00C21CEF"/>
    <w:rPr>
      <w:i/>
      <w:color w:val="FF00FF"/>
    </w:rPr>
  </w:style>
  <w:style w:type="character" w:customStyle="1" w:styleId="Herausgeber">
    <w:name w:val="Herausgeber"/>
    <w:rsid w:val="00C21CEF"/>
    <w:rPr>
      <w:color w:val="000080"/>
    </w:rPr>
  </w:style>
  <w:style w:type="character" w:styleId="Hyperlink">
    <w:name w:val="Hyperlink"/>
    <w:uiPriority w:val="99"/>
    <w:rsid w:val="00C21CEF"/>
    <w:rPr>
      <w:color w:val="0000FF"/>
      <w:u w:val="single"/>
    </w:rPr>
  </w:style>
  <w:style w:type="character" w:customStyle="1" w:styleId="ISSN">
    <w:name w:val="ISSN"/>
    <w:aliases w:val="ISBN,DOI,URL"/>
    <w:rsid w:val="00C21CEF"/>
    <w:rPr>
      <w:color w:val="808080"/>
    </w:rPr>
  </w:style>
  <w:style w:type="paragraph" w:styleId="Header">
    <w:name w:val="header"/>
    <w:basedOn w:val="Normal"/>
    <w:link w:val="HeaderChar"/>
    <w:rsid w:val="00C21CEF"/>
    <w:pPr>
      <w:tabs>
        <w:tab w:val="center" w:pos="4536"/>
        <w:tab w:val="right" w:pos="9072"/>
      </w:tabs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HeaderChar">
    <w:name w:val="Header Char"/>
    <w:basedOn w:val="DefaultParagraphFont"/>
    <w:link w:val="Header"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Kuerzel">
    <w:name w:val="Kuerzel"/>
    <w:rsid w:val="00C21CEF"/>
    <w:rPr>
      <w:color w:val="808080"/>
      <w:u w:val="single" w:color="808080"/>
    </w:rPr>
  </w:style>
  <w:style w:type="character" w:customStyle="1" w:styleId="TitelArtikel">
    <w:name w:val="Titel: Artikel"/>
    <w:aliases w:val="Beitrag"/>
    <w:rsid w:val="00C21CEF"/>
    <w:rPr>
      <w:color w:val="0000FF"/>
    </w:rPr>
  </w:style>
  <w:style w:type="character" w:customStyle="1" w:styleId="TitelWerk">
    <w:name w:val="Titel: Werk"/>
    <w:aliases w:val="Bch,Zs"/>
    <w:rsid w:val="00C21CEF"/>
    <w:rPr>
      <w:color w:val="800080"/>
    </w:rPr>
  </w:style>
  <w:style w:type="paragraph" w:customStyle="1" w:styleId="Legende">
    <w:name w:val="Legende"/>
    <w:basedOn w:val="Normal"/>
    <w:next w:val="Normal"/>
    <w:rsid w:val="00C21CEF"/>
    <w:p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Lesedatum">
    <w:name w:val="Lesedatum"/>
    <w:rsid w:val="00C21CEF"/>
    <w:rPr>
      <w:color w:val="FF0000"/>
      <w:u w:val="words" w:color="FF0000"/>
    </w:rPr>
  </w:style>
  <w:style w:type="paragraph" w:customStyle="1" w:styleId="Listealphagro">
    <w:name w:val="Liste alpha groß"/>
    <w:basedOn w:val="Aufzhlungsliste"/>
    <w:rsid w:val="00C21CEF"/>
  </w:style>
  <w:style w:type="paragraph" w:customStyle="1" w:styleId="Listealphaklein">
    <w:name w:val="Liste alpha klein"/>
    <w:basedOn w:val="Aufzhlungsliste"/>
    <w:rsid w:val="00C21CEF"/>
  </w:style>
  <w:style w:type="paragraph" w:customStyle="1" w:styleId="Listenumeriert">
    <w:name w:val="Liste numeriert"/>
    <w:basedOn w:val="Aufzhlungsliste"/>
    <w:rsid w:val="00C21CEF"/>
  </w:style>
  <w:style w:type="paragraph" w:customStyle="1" w:styleId="Listermischgro">
    <w:name w:val="Liste römisch groß"/>
    <w:basedOn w:val="Aufzhlungsliste"/>
    <w:rsid w:val="00C21CEF"/>
    <w:pPr>
      <w:jc w:val="both"/>
    </w:pPr>
  </w:style>
  <w:style w:type="paragraph" w:customStyle="1" w:styleId="Listermischklein">
    <w:name w:val="Liste römisch klein"/>
    <w:basedOn w:val="Aufzhlungsliste"/>
    <w:rsid w:val="00C21CEF"/>
  </w:style>
  <w:style w:type="paragraph" w:customStyle="1" w:styleId="ListenHead">
    <w:name w:val="Listen Head"/>
    <w:basedOn w:val="Normal"/>
    <w:rsid w:val="00C21CEF"/>
    <w:pPr>
      <w:tabs>
        <w:tab w:val="left" w:pos="360"/>
      </w:tabs>
      <w:spacing w:after="6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Literaturart">
    <w:name w:val="Literaturart"/>
    <w:basedOn w:val="DefaultParagraphFont"/>
    <w:rsid w:val="00C21CEF"/>
  </w:style>
  <w:style w:type="character" w:customStyle="1" w:styleId="mathFormel">
    <w:name w:val="math. Formel"/>
    <w:basedOn w:val="DefaultParagraphFont"/>
    <w:rsid w:val="00C21CEF"/>
  </w:style>
  <w:style w:type="paragraph" w:customStyle="1" w:styleId="LitartBuch">
    <w:name w:val="LitartBuch"/>
    <w:basedOn w:val="Normal"/>
    <w:rsid w:val="00C21CEF"/>
    <w:pPr>
      <w:spacing w:after="0" w:line="276" w:lineRule="auto"/>
      <w:ind w:left="709" w:hanging="709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customStyle="1" w:styleId="Motto">
    <w:name w:val="Motto"/>
    <w:basedOn w:val="Normal"/>
    <w:next w:val="Normal"/>
    <w:rsid w:val="00C21CEF"/>
    <w:pPr>
      <w:spacing w:before="120" w:after="200" w:line="276" w:lineRule="auto"/>
      <w:jc w:val="right"/>
    </w:pPr>
    <w:rPr>
      <w:rFonts w:ascii="Garamond" w:eastAsia="Times New Roman" w:hAnsi="Garamond" w:cs="Times New Roman"/>
      <w:i/>
      <w:kern w:val="16"/>
      <w:sz w:val="24"/>
      <w:szCs w:val="24"/>
      <w:lang w:val="en-GB" w:eastAsia="de-DE"/>
    </w:rPr>
  </w:style>
  <w:style w:type="character" w:customStyle="1" w:styleId="Name">
    <w:name w:val="Name"/>
    <w:basedOn w:val="DefaultParagraphFont"/>
    <w:rsid w:val="00C21CEF"/>
  </w:style>
  <w:style w:type="paragraph" w:customStyle="1" w:styleId="Diplomand">
    <w:name w:val="Diplomand"/>
    <w:basedOn w:val="Normal"/>
    <w:next w:val="Dekan"/>
    <w:rsid w:val="00C21CEF"/>
    <w:pPr>
      <w:spacing w:before="50" w:after="600" w:line="276" w:lineRule="auto"/>
      <w:ind w:firstLine="284"/>
      <w:jc w:val="center"/>
    </w:pPr>
    <w:rPr>
      <w:rFonts w:ascii="Times New Roman" w:eastAsia="Times New Roman" w:hAnsi="Times New Roman" w:cs="Times New Roman"/>
      <w:kern w:val="16"/>
      <w:sz w:val="24"/>
      <w:szCs w:val="24"/>
      <w:lang w:val="en-GB" w:eastAsia="de-DE"/>
    </w:rPr>
  </w:style>
  <w:style w:type="paragraph" w:customStyle="1" w:styleId="Quellenangabe">
    <w:name w:val="Quellenangabe"/>
    <w:basedOn w:val="Normal"/>
    <w:rsid w:val="00C21CEF"/>
    <w:pPr>
      <w:spacing w:before="50" w:after="40" w:line="276" w:lineRule="auto"/>
      <w:ind w:firstLine="284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customStyle="1" w:styleId="Regieanweisung">
    <w:name w:val="Regieanweisung"/>
    <w:basedOn w:val="Normal"/>
    <w:rsid w:val="00C21CEF"/>
    <w:p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Seitenangabe">
    <w:name w:val="Seitenangabe"/>
    <w:rsid w:val="00C21CEF"/>
    <w:rPr>
      <w:color w:val="0000FF"/>
      <w:u w:val="single" w:color="0000FF"/>
    </w:rPr>
  </w:style>
  <w:style w:type="character" w:styleId="PageNumber">
    <w:name w:val="page number"/>
    <w:rsid w:val="00C21CEF"/>
    <w:rPr>
      <w:sz w:val="18"/>
      <w:szCs w:val="18"/>
    </w:rPr>
  </w:style>
  <w:style w:type="paragraph" w:customStyle="1" w:styleId="LitartSonstiges">
    <w:name w:val="LitartSonstiges"/>
    <w:basedOn w:val="Normal"/>
    <w:rsid w:val="00C21CEF"/>
    <w:pPr>
      <w:spacing w:after="0" w:line="276" w:lineRule="auto"/>
      <w:ind w:left="709" w:hanging="709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Sprecher">
    <w:name w:val="Sprecher"/>
    <w:basedOn w:val="DefaultParagraphFont"/>
    <w:rsid w:val="00C21CEF"/>
  </w:style>
  <w:style w:type="paragraph" w:customStyle="1" w:styleId="Tabellenbeschriftung">
    <w:name w:val="Tabellenbeschriftung"/>
    <w:basedOn w:val="Caption"/>
    <w:next w:val="Normal"/>
    <w:rsid w:val="00C21CEF"/>
    <w:pPr>
      <w:framePr w:wrap="around"/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line="240" w:lineRule="auto"/>
      <w:ind w:firstLine="0"/>
    </w:pPr>
    <w:rPr>
      <w:szCs w:val="22"/>
    </w:rPr>
  </w:style>
  <w:style w:type="paragraph" w:customStyle="1" w:styleId="Tabellen-Standard">
    <w:name w:val="Tabellen-Standard"/>
    <w:basedOn w:val="Normal"/>
    <w:rsid w:val="00C21CEF"/>
    <w:pPr>
      <w:spacing w:after="0" w:line="276" w:lineRule="auto"/>
      <w:jc w:val="both"/>
    </w:pPr>
    <w:rPr>
      <w:rFonts w:ascii="Garamond" w:eastAsia="Times New Roman" w:hAnsi="Garamond" w:cs="Times New Roman"/>
      <w:kern w:val="16"/>
      <w:sz w:val="18"/>
      <w:szCs w:val="24"/>
      <w:lang w:val="en-GB" w:eastAsia="de-DE"/>
    </w:rPr>
  </w:style>
  <w:style w:type="paragraph" w:customStyle="1" w:styleId="Thema">
    <w:name w:val="Thema"/>
    <w:basedOn w:val="Normal"/>
    <w:next w:val="Erlangung"/>
    <w:rsid w:val="00C21CEF"/>
    <w:pPr>
      <w:spacing w:before="400" w:after="60" w:line="360" w:lineRule="atLeast"/>
      <w:jc w:val="center"/>
    </w:pPr>
    <w:rPr>
      <w:rFonts w:ascii="Times" w:eastAsia="Times New Roman" w:hAnsi="Times" w:cs="Times New Roman"/>
      <w:b/>
      <w:kern w:val="16"/>
      <w:sz w:val="48"/>
      <w:szCs w:val="24"/>
      <w:lang w:val="en-GB" w:eastAsia="de-DE"/>
    </w:rPr>
  </w:style>
  <w:style w:type="paragraph" w:customStyle="1" w:styleId="berschrift">
    <w:name w:val="Überschrift"/>
    <w:basedOn w:val="Normal"/>
    <w:next w:val="Normal"/>
    <w:rsid w:val="00C21CEF"/>
    <w:pPr>
      <w:spacing w:before="240" w:after="0" w:line="276" w:lineRule="auto"/>
    </w:pPr>
    <w:rPr>
      <w:rFonts w:ascii="Garamond" w:eastAsia="Times New Roman" w:hAnsi="Garamond" w:cs="Times New Roman"/>
      <w:b/>
      <w:kern w:val="16"/>
      <w:sz w:val="28"/>
      <w:szCs w:val="24"/>
      <w:lang w:val="en-GB" w:eastAsia="de-DE"/>
    </w:rPr>
  </w:style>
  <w:style w:type="paragraph" w:customStyle="1" w:styleId="Verbatim">
    <w:name w:val="Verbatim"/>
    <w:basedOn w:val="Normal"/>
    <w:rsid w:val="00C21CEF"/>
    <w:pPr>
      <w:spacing w:after="0" w:line="276" w:lineRule="auto"/>
    </w:pPr>
    <w:rPr>
      <w:rFonts w:ascii="Courier New" w:eastAsia="Times New Roman" w:hAnsi="Courier New" w:cs="Times New Roman"/>
      <w:noProof/>
      <w:kern w:val="16"/>
      <w:sz w:val="16"/>
      <w:szCs w:val="24"/>
      <w:lang w:val="en-GB" w:eastAsia="de-DE"/>
    </w:rPr>
  </w:style>
  <w:style w:type="character" w:customStyle="1" w:styleId="Verlag">
    <w:name w:val="Verlag"/>
    <w:rsid w:val="00C21CEF"/>
    <w:rPr>
      <w:color w:val="008000"/>
    </w:rPr>
  </w:style>
  <w:style w:type="paragraph" w:styleId="TOC1">
    <w:name w:val="toc 1"/>
    <w:basedOn w:val="Normal"/>
    <w:next w:val="Normal"/>
    <w:autoRedefine/>
    <w:uiPriority w:val="39"/>
    <w:rsid w:val="00C21CEF"/>
    <w:pPr>
      <w:tabs>
        <w:tab w:val="left" w:pos="284"/>
        <w:tab w:val="right" w:leader="dot" w:pos="9061"/>
      </w:tabs>
      <w:spacing w:before="120" w:after="0" w:line="240" w:lineRule="auto"/>
    </w:pPr>
    <w:rPr>
      <w:rFonts w:ascii="Garamond" w:eastAsia="Times New Roman" w:hAnsi="Garamond" w:cs="Times New Roman"/>
      <w:b/>
      <w:bCs/>
      <w:kern w:val="16"/>
      <w:szCs w:val="20"/>
      <w:lang w:val="en-GB" w:eastAsia="de-DE"/>
    </w:rPr>
  </w:style>
  <w:style w:type="paragraph" w:styleId="TOC2">
    <w:name w:val="toc 2"/>
    <w:basedOn w:val="TOC1"/>
    <w:next w:val="Normal"/>
    <w:autoRedefine/>
    <w:uiPriority w:val="39"/>
    <w:rsid w:val="00C21CEF"/>
    <w:pPr>
      <w:tabs>
        <w:tab w:val="clear" w:pos="284"/>
        <w:tab w:val="left" w:pos="709"/>
      </w:tabs>
      <w:spacing w:before="0"/>
      <w:ind w:left="221"/>
    </w:pPr>
    <w:rPr>
      <w:b w:val="0"/>
      <w:bCs w:val="0"/>
      <w:iCs/>
    </w:rPr>
  </w:style>
  <w:style w:type="paragraph" w:styleId="TOC3">
    <w:name w:val="toc 3"/>
    <w:basedOn w:val="TOC1"/>
    <w:next w:val="Normal"/>
    <w:autoRedefine/>
    <w:uiPriority w:val="39"/>
    <w:rsid w:val="00C21CEF"/>
    <w:pPr>
      <w:tabs>
        <w:tab w:val="left" w:pos="993"/>
      </w:tabs>
      <w:spacing w:before="0"/>
      <w:ind w:left="440"/>
    </w:pPr>
    <w:rPr>
      <w:b w:val="0"/>
      <w:bCs w:val="0"/>
    </w:rPr>
  </w:style>
  <w:style w:type="paragraph" w:styleId="TOC4">
    <w:name w:val="toc 4"/>
    <w:basedOn w:val="TOC3"/>
    <w:next w:val="Normal"/>
    <w:autoRedefine/>
    <w:uiPriority w:val="39"/>
    <w:rsid w:val="00C21CEF"/>
    <w:pPr>
      <w:tabs>
        <w:tab w:val="left" w:pos="1560"/>
      </w:tabs>
      <w:ind w:left="660"/>
    </w:pPr>
  </w:style>
  <w:style w:type="character" w:customStyle="1" w:styleId="Vorname">
    <w:name w:val="Vorname"/>
    <w:basedOn w:val="DefaultParagraphFont"/>
    <w:rsid w:val="00C21CEF"/>
  </w:style>
  <w:style w:type="paragraph" w:customStyle="1" w:styleId="LitartZeitschrift">
    <w:name w:val="LitartZeitschrift"/>
    <w:basedOn w:val="Normal"/>
    <w:rsid w:val="00C21CEF"/>
    <w:pPr>
      <w:spacing w:after="0" w:line="276" w:lineRule="auto"/>
      <w:ind w:left="709" w:hanging="709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Zitat1">
    <w:name w:val="Zitat1"/>
    <w:basedOn w:val="DefaultParagraphFont"/>
    <w:rsid w:val="00C21CEF"/>
  </w:style>
  <w:style w:type="character" w:customStyle="1" w:styleId="Zusatz">
    <w:name w:val="Zusatz"/>
    <w:basedOn w:val="DefaultParagraphFont"/>
    <w:rsid w:val="00C21CEF"/>
  </w:style>
  <w:style w:type="paragraph" w:styleId="Salutation">
    <w:name w:val="Salutation"/>
    <w:basedOn w:val="Normal"/>
    <w:next w:val="Normal"/>
    <w:link w:val="SalutationChar"/>
    <w:rsid w:val="00C21CEF"/>
    <w:p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SalutationChar">
    <w:name w:val="Salutation Char"/>
    <w:basedOn w:val="DefaultParagraphFont"/>
    <w:link w:val="Salutation"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Bullet">
    <w:name w:val="List Bullet"/>
    <w:basedOn w:val="Normal"/>
    <w:autoRedefine/>
    <w:rsid w:val="00C21CEF"/>
    <w:pPr>
      <w:tabs>
        <w:tab w:val="num" w:pos="360"/>
      </w:tabs>
      <w:spacing w:after="0" w:line="276" w:lineRule="auto"/>
      <w:ind w:left="360" w:hanging="360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customStyle="1" w:styleId="Definitionstext">
    <w:name w:val="Definitionstext"/>
    <w:basedOn w:val="Normal"/>
    <w:next w:val="Normal"/>
    <w:rsid w:val="00C21CEF"/>
    <w:pPr>
      <w:spacing w:after="0" w:line="276" w:lineRule="auto"/>
      <w:ind w:left="851" w:right="851"/>
      <w:jc w:val="both"/>
    </w:pPr>
    <w:rPr>
      <w:rFonts w:ascii="Garamond" w:eastAsia="Times New Roman" w:hAnsi="Garamond" w:cs="Times New Roman"/>
      <w:i/>
      <w:kern w:val="16"/>
      <w:szCs w:val="24"/>
      <w:lang w:val="en-GB" w:eastAsia="de-DE"/>
    </w:rPr>
  </w:style>
  <w:style w:type="paragraph" w:customStyle="1" w:styleId="HeadIndex">
    <w:name w:val="Head Index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customStyle="1" w:styleId="HeadBibliographie">
    <w:name w:val="Head Bibliographie"/>
    <w:basedOn w:val="Heading1"/>
    <w:next w:val="Normal"/>
    <w:rsid w:val="00C21CEF"/>
    <w:pPr>
      <w:spacing w:before="240" w:line="276" w:lineRule="auto"/>
    </w:pPr>
    <w:rPr>
      <w:rFonts w:ascii="Garamond" w:eastAsia="Times New Roman" w:hAnsi="Garamond" w:cs="Times New Roman"/>
      <w:bCs w:val="0"/>
      <w:color w:val="auto"/>
      <w:kern w:val="28"/>
      <w:lang w:val="en-US" w:eastAsia="x-none"/>
    </w:rPr>
  </w:style>
  <w:style w:type="paragraph" w:styleId="BlockText">
    <w:name w:val="Block Text"/>
    <w:basedOn w:val="Normal"/>
    <w:rsid w:val="00C21CEF"/>
    <w:pPr>
      <w:spacing w:after="0" w:line="276" w:lineRule="auto"/>
      <w:ind w:left="1440" w:right="1440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Bibelzitat">
    <w:name w:val="Bibelzitat"/>
    <w:rsid w:val="00C21CEF"/>
    <w:rPr>
      <w:color w:val="00FFFF"/>
    </w:rPr>
  </w:style>
  <w:style w:type="character" w:customStyle="1" w:styleId="Gesetz">
    <w:name w:val="Gesetz"/>
    <w:rsid w:val="00C21CEF"/>
    <w:rPr>
      <w:color w:val="00FF00"/>
    </w:rPr>
  </w:style>
  <w:style w:type="character" w:customStyle="1" w:styleId="Urteil">
    <w:name w:val="Urteil"/>
    <w:rsid w:val="00C21CEF"/>
    <w:rPr>
      <w:color w:val="00FF00"/>
      <w:u w:val="single"/>
    </w:rPr>
  </w:style>
  <w:style w:type="character" w:customStyle="1" w:styleId="Notiz">
    <w:name w:val="Notiz"/>
    <w:rsid w:val="00C21CEF"/>
    <w:rPr>
      <w:color w:val="808080"/>
      <w:u w:val="single"/>
    </w:rPr>
  </w:style>
  <w:style w:type="character" w:customStyle="1" w:styleId="E-Mail">
    <w:name w:val="E-Mail"/>
    <w:rsid w:val="00C21CEF"/>
    <w:rPr>
      <w:color w:val="0000FF"/>
      <w:u w:val="single"/>
    </w:rPr>
  </w:style>
  <w:style w:type="character" w:customStyle="1" w:styleId="Reihentitel">
    <w:name w:val="Reihentitel"/>
    <w:rsid w:val="00C21CEF"/>
    <w:rPr>
      <w:color w:val="008080"/>
    </w:rPr>
  </w:style>
  <w:style w:type="paragraph" w:customStyle="1" w:styleId="Betreuer">
    <w:name w:val="Betreuer"/>
    <w:basedOn w:val="Diplomand"/>
    <w:rsid w:val="00C21CEF"/>
  </w:style>
  <w:style w:type="paragraph" w:customStyle="1" w:styleId="Arbeitsgruppe">
    <w:name w:val="Arbeitsgruppe"/>
    <w:basedOn w:val="Diplomand"/>
    <w:next w:val="Date"/>
    <w:rsid w:val="00C21CEF"/>
    <w:rPr>
      <w:rFonts w:ascii="Garamond" w:hAnsi="Garamond"/>
    </w:rPr>
  </w:style>
  <w:style w:type="paragraph" w:customStyle="1" w:styleId="Promovend">
    <w:name w:val="Promovend"/>
    <w:basedOn w:val="Normal"/>
    <w:next w:val="Dekan"/>
    <w:rsid w:val="00C21CEF"/>
    <w:pPr>
      <w:spacing w:before="50" w:after="600" w:line="276" w:lineRule="auto"/>
      <w:ind w:firstLine="284"/>
      <w:jc w:val="center"/>
    </w:pPr>
    <w:rPr>
      <w:rFonts w:ascii="Times New Roman" w:eastAsia="Times New Roman" w:hAnsi="Times New Roman" w:cs="Times New Roman"/>
      <w:kern w:val="16"/>
      <w:sz w:val="24"/>
      <w:szCs w:val="24"/>
      <w:lang w:val="en-GB" w:eastAsia="de-DE"/>
    </w:rPr>
  </w:style>
  <w:style w:type="paragraph" w:customStyle="1" w:styleId="1">
    <w:name w:val="1"/>
    <w:basedOn w:val="Normal"/>
    <w:next w:val="BodyTextIndent"/>
    <w:rsid w:val="00C21CEF"/>
    <w:pPr>
      <w:overflowPunct w:val="0"/>
      <w:autoSpaceDE w:val="0"/>
      <w:autoSpaceDN w:val="0"/>
      <w:adjustRightInd w:val="0"/>
      <w:spacing w:after="0" w:line="240" w:lineRule="auto"/>
      <w:ind w:left="213"/>
      <w:textAlignment w:val="baseline"/>
    </w:pPr>
    <w:rPr>
      <w:rFonts w:ascii="Times New Roman" w:eastAsia="Times New Roman" w:hAnsi="Times New Roman" w:cs="Times New Roman"/>
      <w:sz w:val="36"/>
      <w:szCs w:val="20"/>
      <w:lang w:val="en-GB" w:eastAsia="de-DE"/>
    </w:rPr>
  </w:style>
  <w:style w:type="paragraph" w:styleId="BodyTextIndent">
    <w:name w:val="Body Text Indent"/>
    <w:basedOn w:val="Normal"/>
    <w:link w:val="BodyTextIndentChar"/>
    <w:rsid w:val="00C21CEF"/>
    <w:pPr>
      <w:spacing w:after="120" w:line="276" w:lineRule="auto"/>
      <w:ind w:left="283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BodyTextIndentChar">
    <w:name w:val="Body Text Indent Char"/>
    <w:basedOn w:val="DefaultParagraphFont"/>
    <w:link w:val="BodyTextIndent"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BodyText">
    <w:name w:val="Body Text"/>
    <w:basedOn w:val="Normal"/>
    <w:link w:val="BodyTextChar"/>
    <w:rsid w:val="00C21CEF"/>
    <w:pPr>
      <w:framePr w:hSpace="141" w:wrap="notBeside" w:vAnchor="text" w:hAnchor="margin" w:y="344"/>
      <w:overflowPunct w:val="0"/>
      <w:autoSpaceDE w:val="0"/>
      <w:autoSpaceDN w:val="0"/>
      <w:adjustRightInd w:val="0"/>
      <w:spacing w:after="0" w:line="240" w:lineRule="auto"/>
      <w:textAlignment w:val="baseline"/>
    </w:pPr>
    <w:rPr>
      <w:rFonts w:ascii="Times New Roman" w:eastAsia="Times New Roman" w:hAnsi="Times New Roman" w:cs="Times New Roman"/>
      <w:sz w:val="32"/>
      <w:szCs w:val="20"/>
      <w:lang w:val="en-GB" w:eastAsia="de-DE"/>
    </w:rPr>
  </w:style>
  <w:style w:type="character" w:customStyle="1" w:styleId="BodyTextChar">
    <w:name w:val="Body Text Char"/>
    <w:basedOn w:val="DefaultParagraphFont"/>
    <w:link w:val="BodyText"/>
    <w:rsid w:val="00C21CEF"/>
    <w:rPr>
      <w:rFonts w:ascii="Times New Roman" w:eastAsia="Times New Roman" w:hAnsi="Times New Roman" w:cs="Times New Roman"/>
      <w:sz w:val="32"/>
      <w:szCs w:val="20"/>
      <w:lang w:val="en-GB" w:eastAsia="de-DE"/>
    </w:rPr>
  </w:style>
  <w:style w:type="paragraph" w:customStyle="1" w:styleId="StandardeinfacherZA">
    <w:name w:val="Standard einfacher ZA"/>
    <w:basedOn w:val="Normal"/>
    <w:rsid w:val="00C21CEF"/>
    <w:pPr>
      <w:spacing w:after="0" w:line="240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styleId="FollowedHyperlink">
    <w:name w:val="FollowedHyperlink"/>
    <w:rsid w:val="00C21CEF"/>
    <w:rPr>
      <w:color w:val="800080"/>
      <w:u w:val="single"/>
    </w:rPr>
  </w:style>
  <w:style w:type="paragraph" w:styleId="BodyText2">
    <w:name w:val="Body Text 2"/>
    <w:basedOn w:val="Normal"/>
    <w:link w:val="BodyText2Char"/>
    <w:rsid w:val="00C21CEF"/>
    <w:pPr>
      <w:spacing w:after="0" w:line="240" w:lineRule="auto"/>
    </w:pPr>
    <w:rPr>
      <w:rFonts w:ascii="Times New Roman" w:eastAsia="Times" w:hAnsi="Times New Roman" w:cs="Times New Roman"/>
      <w:color w:val="000000"/>
      <w:sz w:val="24"/>
      <w:szCs w:val="20"/>
      <w:lang w:val="en-GB" w:eastAsia="de-DE"/>
    </w:rPr>
  </w:style>
  <w:style w:type="character" w:customStyle="1" w:styleId="BodyText2Char">
    <w:name w:val="Body Text 2 Char"/>
    <w:basedOn w:val="DefaultParagraphFont"/>
    <w:link w:val="BodyText2"/>
    <w:rsid w:val="00C21CEF"/>
    <w:rPr>
      <w:rFonts w:ascii="Times New Roman" w:eastAsia="Times" w:hAnsi="Times New Roman" w:cs="Times New Roman"/>
      <w:color w:val="000000"/>
      <w:sz w:val="24"/>
      <w:szCs w:val="20"/>
      <w:lang w:val="en-GB" w:eastAsia="de-DE"/>
    </w:rPr>
  </w:style>
  <w:style w:type="paragraph" w:customStyle="1" w:styleId="Default">
    <w:name w:val="Default"/>
    <w:rsid w:val="00C21CEF"/>
    <w:pPr>
      <w:autoSpaceDE w:val="0"/>
      <w:autoSpaceDN w:val="0"/>
      <w:adjustRightInd w:val="0"/>
      <w:spacing w:after="0" w:line="240" w:lineRule="auto"/>
    </w:pPr>
    <w:rPr>
      <w:rFonts w:ascii="TimesNewRoman" w:eastAsia="Times New Roman" w:hAnsi="TimesNewRoman" w:cs="TimesNewRoman"/>
      <w:sz w:val="20"/>
      <w:szCs w:val="20"/>
      <w:lang w:eastAsia="de-DE"/>
    </w:rPr>
  </w:style>
  <w:style w:type="character" w:customStyle="1" w:styleId="listing15">
    <w:name w:val="listing15"/>
    <w:basedOn w:val="DefaultParagraphFont"/>
    <w:rsid w:val="00C21CEF"/>
  </w:style>
  <w:style w:type="character" w:customStyle="1" w:styleId="address">
    <w:name w:val="address"/>
    <w:basedOn w:val="DefaultParagraphFont"/>
    <w:rsid w:val="00C21CEF"/>
  </w:style>
  <w:style w:type="character" w:styleId="CommentReference">
    <w:name w:val="annotation reference"/>
    <w:uiPriority w:val="99"/>
    <w:semiHidden/>
    <w:rsid w:val="00C21C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C21CEF"/>
    <w:pPr>
      <w:spacing w:after="0" w:line="276" w:lineRule="auto"/>
      <w:jc w:val="both"/>
    </w:pPr>
    <w:rPr>
      <w:rFonts w:ascii="Garamond" w:eastAsia="Times New Roman" w:hAnsi="Garamond" w:cs="Times New Roman"/>
      <w:kern w:val="16"/>
      <w:sz w:val="20"/>
      <w:szCs w:val="20"/>
      <w:lang w:val="en-GB" w:eastAsia="de-D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21CEF"/>
    <w:rPr>
      <w:rFonts w:ascii="Garamond" w:eastAsia="Times New Roman" w:hAnsi="Garamond" w:cs="Times New Roman"/>
      <w:kern w:val="16"/>
      <w:sz w:val="20"/>
      <w:szCs w:val="20"/>
      <w:lang w:val="en-GB" w:eastAsia="de-DE"/>
    </w:rPr>
  </w:style>
  <w:style w:type="character" w:customStyle="1" w:styleId="CommentSubjectChar">
    <w:name w:val="Comment Subject Char"/>
    <w:basedOn w:val="CommentTextChar"/>
    <w:link w:val="CommentSubject"/>
    <w:semiHidden/>
    <w:rsid w:val="00C21CEF"/>
    <w:rPr>
      <w:rFonts w:ascii="Garamond" w:eastAsia="Times New Roman" w:hAnsi="Garamond" w:cs="Times New Roman"/>
      <w:b/>
      <w:bCs/>
      <w:kern w:val="16"/>
      <w:sz w:val="20"/>
      <w:szCs w:val="20"/>
      <w:lang w:val="en-GB" w:eastAsia="de-DE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C21CEF"/>
    <w:rPr>
      <w:b/>
      <w:bCs/>
    </w:rPr>
  </w:style>
  <w:style w:type="paragraph" w:styleId="BalloonText">
    <w:name w:val="Balloon Text"/>
    <w:basedOn w:val="Normal"/>
    <w:link w:val="BalloonTextChar"/>
    <w:semiHidden/>
    <w:rsid w:val="00C21CEF"/>
    <w:pPr>
      <w:spacing w:after="0" w:line="276" w:lineRule="auto"/>
      <w:jc w:val="both"/>
    </w:pPr>
    <w:rPr>
      <w:rFonts w:ascii="Tahoma" w:eastAsia="Times New Roman" w:hAnsi="Tahoma" w:cs="Tahoma"/>
      <w:kern w:val="16"/>
      <w:sz w:val="16"/>
      <w:szCs w:val="16"/>
      <w:lang w:val="en-GB" w:eastAsia="de-DE"/>
    </w:rPr>
  </w:style>
  <w:style w:type="character" w:customStyle="1" w:styleId="BalloonTextChar">
    <w:name w:val="Balloon Text Char"/>
    <w:basedOn w:val="DefaultParagraphFont"/>
    <w:link w:val="BalloonText"/>
    <w:semiHidden/>
    <w:rsid w:val="00C21CEF"/>
    <w:rPr>
      <w:rFonts w:ascii="Tahoma" w:eastAsia="Times New Roman" w:hAnsi="Tahoma" w:cs="Tahoma"/>
      <w:kern w:val="16"/>
      <w:sz w:val="16"/>
      <w:szCs w:val="16"/>
      <w:lang w:val="en-GB" w:eastAsia="de-DE"/>
    </w:rPr>
  </w:style>
  <w:style w:type="paragraph" w:styleId="ListBullet2">
    <w:name w:val="List Bullet 2"/>
    <w:basedOn w:val="Normal"/>
    <w:autoRedefine/>
    <w:rsid w:val="00C21CEF"/>
    <w:pPr>
      <w:numPr>
        <w:numId w:val="4"/>
      </w:num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Bullet3">
    <w:name w:val="List Bullet 3"/>
    <w:basedOn w:val="Normal"/>
    <w:autoRedefine/>
    <w:rsid w:val="00C21CEF"/>
    <w:pPr>
      <w:numPr>
        <w:numId w:val="5"/>
      </w:num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Bullet4">
    <w:name w:val="List Bullet 4"/>
    <w:basedOn w:val="Normal"/>
    <w:autoRedefine/>
    <w:rsid w:val="00C21CEF"/>
    <w:pPr>
      <w:numPr>
        <w:numId w:val="6"/>
      </w:num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Bullet5">
    <w:name w:val="List Bullet 5"/>
    <w:basedOn w:val="Normal"/>
    <w:autoRedefine/>
    <w:rsid w:val="00C21CEF"/>
    <w:pPr>
      <w:numPr>
        <w:numId w:val="7"/>
      </w:num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E-mailSignature">
    <w:name w:val="E-mail Signature"/>
    <w:basedOn w:val="Normal"/>
    <w:link w:val="E-mailSignatureChar"/>
    <w:rsid w:val="00C21CEF"/>
    <w:p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E-mailSignatureChar">
    <w:name w:val="E-mail Signature Char"/>
    <w:basedOn w:val="DefaultParagraphFont"/>
    <w:link w:val="E-mailSignature"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EndnoteTextChar">
    <w:name w:val="Endnote Text Char"/>
    <w:basedOn w:val="DefaultParagraphFont"/>
    <w:link w:val="EndnoteText"/>
    <w:semiHidden/>
    <w:rsid w:val="00C21CEF"/>
    <w:rPr>
      <w:rFonts w:ascii="Garamond" w:eastAsia="Times New Roman" w:hAnsi="Garamond" w:cs="Times New Roman"/>
      <w:kern w:val="16"/>
      <w:sz w:val="20"/>
      <w:szCs w:val="20"/>
      <w:lang w:val="en-GB" w:eastAsia="de-DE"/>
    </w:rPr>
  </w:style>
  <w:style w:type="paragraph" w:styleId="EndnoteText">
    <w:name w:val="endnote text"/>
    <w:basedOn w:val="Normal"/>
    <w:link w:val="EndnoteTextChar"/>
    <w:semiHidden/>
    <w:rsid w:val="00C21CEF"/>
    <w:pPr>
      <w:spacing w:after="0" w:line="276" w:lineRule="auto"/>
      <w:jc w:val="both"/>
    </w:pPr>
    <w:rPr>
      <w:rFonts w:ascii="Garamond" w:eastAsia="Times New Roman" w:hAnsi="Garamond" w:cs="Times New Roman"/>
      <w:kern w:val="16"/>
      <w:sz w:val="20"/>
      <w:szCs w:val="20"/>
      <w:lang w:val="en-GB" w:eastAsia="de-DE"/>
    </w:rPr>
  </w:style>
  <w:style w:type="paragraph" w:styleId="NoteHeading">
    <w:name w:val="Note Heading"/>
    <w:basedOn w:val="Normal"/>
    <w:next w:val="Normal"/>
    <w:link w:val="NoteHeadingChar"/>
    <w:rsid w:val="00C21CEF"/>
    <w:p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NoteHeadingChar">
    <w:name w:val="Note Heading Char"/>
    <w:basedOn w:val="DefaultParagraphFont"/>
    <w:link w:val="NoteHeading"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Closing">
    <w:name w:val="Closing"/>
    <w:basedOn w:val="Normal"/>
    <w:link w:val="ClosingChar"/>
    <w:rsid w:val="00C21CEF"/>
    <w:pPr>
      <w:spacing w:after="0" w:line="276" w:lineRule="auto"/>
      <w:ind w:left="4252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ClosingChar">
    <w:name w:val="Closing Char"/>
    <w:basedOn w:val="DefaultParagraphFont"/>
    <w:link w:val="Closing"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HTMLAddress">
    <w:name w:val="HTML Address"/>
    <w:basedOn w:val="Normal"/>
    <w:link w:val="HTMLAddressChar"/>
    <w:rsid w:val="00C21CEF"/>
    <w:pPr>
      <w:spacing w:after="0" w:line="276" w:lineRule="auto"/>
      <w:jc w:val="both"/>
    </w:pPr>
    <w:rPr>
      <w:rFonts w:ascii="Garamond" w:eastAsia="Times New Roman" w:hAnsi="Garamond" w:cs="Times New Roman"/>
      <w:i/>
      <w:iCs/>
      <w:kern w:val="16"/>
      <w:szCs w:val="24"/>
      <w:lang w:val="en-GB" w:eastAsia="de-DE"/>
    </w:rPr>
  </w:style>
  <w:style w:type="character" w:customStyle="1" w:styleId="HTMLAddressChar">
    <w:name w:val="HTML Address Char"/>
    <w:basedOn w:val="DefaultParagraphFont"/>
    <w:link w:val="HTMLAddress"/>
    <w:rsid w:val="00C21CEF"/>
    <w:rPr>
      <w:rFonts w:ascii="Garamond" w:eastAsia="Times New Roman" w:hAnsi="Garamond" w:cs="Times New Roman"/>
      <w:i/>
      <w:iCs/>
      <w:kern w:val="16"/>
      <w:szCs w:val="24"/>
      <w:lang w:val="en-GB" w:eastAsia="de-DE"/>
    </w:rPr>
  </w:style>
  <w:style w:type="paragraph" w:styleId="HTMLPreformatted">
    <w:name w:val="HTML Preformatted"/>
    <w:basedOn w:val="Normal"/>
    <w:link w:val="HTMLPreformattedChar"/>
    <w:uiPriority w:val="99"/>
    <w:rsid w:val="00C21CEF"/>
    <w:pPr>
      <w:spacing w:after="0" w:line="276" w:lineRule="auto"/>
      <w:jc w:val="both"/>
    </w:pPr>
    <w:rPr>
      <w:rFonts w:ascii="Courier New" w:eastAsia="Times New Roman" w:hAnsi="Courier New" w:cs="Times New Roman"/>
      <w:kern w:val="16"/>
      <w:sz w:val="20"/>
      <w:szCs w:val="20"/>
      <w:lang w:val="en-GB" w:eastAsia="de-D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C21CEF"/>
    <w:rPr>
      <w:rFonts w:ascii="Courier New" w:eastAsia="Times New Roman" w:hAnsi="Courier New" w:cs="Times New Roman"/>
      <w:kern w:val="16"/>
      <w:sz w:val="20"/>
      <w:szCs w:val="20"/>
      <w:lang w:val="en-GB" w:eastAsia="de-DE"/>
    </w:rPr>
  </w:style>
  <w:style w:type="paragraph" w:styleId="List">
    <w:name w:val="List"/>
    <w:basedOn w:val="Normal"/>
    <w:rsid w:val="00C21CEF"/>
    <w:pPr>
      <w:spacing w:after="0" w:line="276" w:lineRule="auto"/>
      <w:ind w:left="283" w:hanging="283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2">
    <w:name w:val="List 2"/>
    <w:basedOn w:val="Normal"/>
    <w:rsid w:val="00C21CEF"/>
    <w:pPr>
      <w:spacing w:after="0" w:line="276" w:lineRule="auto"/>
      <w:ind w:left="566" w:hanging="283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3">
    <w:name w:val="List 3"/>
    <w:basedOn w:val="Normal"/>
    <w:rsid w:val="00C21CEF"/>
    <w:pPr>
      <w:spacing w:after="0" w:line="276" w:lineRule="auto"/>
      <w:ind w:left="849" w:hanging="283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4">
    <w:name w:val="List 4"/>
    <w:basedOn w:val="Normal"/>
    <w:rsid w:val="00C21CEF"/>
    <w:pPr>
      <w:spacing w:after="0" w:line="276" w:lineRule="auto"/>
      <w:ind w:left="1132" w:hanging="283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5">
    <w:name w:val="List 5"/>
    <w:basedOn w:val="Normal"/>
    <w:rsid w:val="00C21CEF"/>
    <w:pPr>
      <w:spacing w:after="0" w:line="276" w:lineRule="auto"/>
      <w:ind w:left="1415" w:hanging="283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Continue">
    <w:name w:val="List Continue"/>
    <w:basedOn w:val="Normal"/>
    <w:rsid w:val="00C21CEF"/>
    <w:pPr>
      <w:spacing w:after="120" w:line="276" w:lineRule="auto"/>
      <w:ind w:left="283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Continue2">
    <w:name w:val="List Continue 2"/>
    <w:basedOn w:val="Normal"/>
    <w:rsid w:val="00C21CEF"/>
    <w:pPr>
      <w:spacing w:after="120" w:line="276" w:lineRule="auto"/>
      <w:ind w:left="566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Continue3">
    <w:name w:val="List Continue 3"/>
    <w:basedOn w:val="Normal"/>
    <w:rsid w:val="00C21CEF"/>
    <w:pPr>
      <w:spacing w:after="120" w:line="276" w:lineRule="auto"/>
      <w:ind w:left="849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Continue4">
    <w:name w:val="List Continue 4"/>
    <w:basedOn w:val="Normal"/>
    <w:rsid w:val="00C21CEF"/>
    <w:pPr>
      <w:spacing w:after="120" w:line="276" w:lineRule="auto"/>
      <w:ind w:left="1132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Continue5">
    <w:name w:val="List Continue 5"/>
    <w:basedOn w:val="Normal"/>
    <w:rsid w:val="00C21CEF"/>
    <w:pPr>
      <w:spacing w:after="120" w:line="276" w:lineRule="auto"/>
      <w:ind w:left="1415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Number">
    <w:name w:val="List Number"/>
    <w:basedOn w:val="Normal"/>
    <w:rsid w:val="00C21CEF"/>
    <w:pPr>
      <w:numPr>
        <w:numId w:val="8"/>
      </w:num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Number2">
    <w:name w:val="List Number 2"/>
    <w:basedOn w:val="Normal"/>
    <w:rsid w:val="00C21CEF"/>
    <w:pPr>
      <w:numPr>
        <w:numId w:val="9"/>
      </w:num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Number3">
    <w:name w:val="List Number 3"/>
    <w:basedOn w:val="Normal"/>
    <w:rsid w:val="00C21CEF"/>
    <w:pPr>
      <w:numPr>
        <w:numId w:val="3"/>
      </w:num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Number4">
    <w:name w:val="List Number 4"/>
    <w:basedOn w:val="Normal"/>
    <w:rsid w:val="00C21CEF"/>
    <w:pPr>
      <w:numPr>
        <w:numId w:val="10"/>
      </w:num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ListNumber5">
    <w:name w:val="List Number 5"/>
    <w:basedOn w:val="Normal"/>
    <w:rsid w:val="00C21CEF"/>
    <w:pPr>
      <w:numPr>
        <w:numId w:val="11"/>
      </w:numPr>
      <w:spacing w:after="0" w:line="276" w:lineRule="auto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MacroTextChar">
    <w:name w:val="Macro Text Char"/>
    <w:basedOn w:val="DefaultParagraphFont"/>
    <w:link w:val="MacroText"/>
    <w:semiHidden/>
    <w:rsid w:val="00C21CEF"/>
    <w:rPr>
      <w:rFonts w:ascii="Courier New" w:eastAsia="Times New Roman" w:hAnsi="Courier New" w:cs="Courier New"/>
      <w:kern w:val="16"/>
      <w:sz w:val="20"/>
      <w:szCs w:val="20"/>
      <w:lang w:val="en-US" w:eastAsia="de-DE"/>
    </w:rPr>
  </w:style>
  <w:style w:type="paragraph" w:styleId="MacroText">
    <w:name w:val="macro"/>
    <w:link w:val="MacroTextChar"/>
    <w:semiHidden/>
    <w:rsid w:val="00C21CEF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360" w:lineRule="auto"/>
      <w:jc w:val="both"/>
    </w:pPr>
    <w:rPr>
      <w:rFonts w:ascii="Courier New" w:eastAsia="Times New Roman" w:hAnsi="Courier New" w:cs="Courier New"/>
      <w:kern w:val="16"/>
      <w:sz w:val="20"/>
      <w:szCs w:val="20"/>
      <w:lang w:val="en-US" w:eastAsia="de-DE"/>
    </w:rPr>
  </w:style>
  <w:style w:type="paragraph" w:styleId="MessageHeader">
    <w:name w:val="Message Header"/>
    <w:basedOn w:val="Normal"/>
    <w:link w:val="MessageHeaderChar"/>
    <w:rsid w:val="00C21CEF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76" w:lineRule="auto"/>
      <w:ind w:left="1134" w:hanging="1134"/>
      <w:jc w:val="both"/>
    </w:pPr>
    <w:rPr>
      <w:rFonts w:ascii="Arial" w:eastAsia="Times New Roman" w:hAnsi="Arial" w:cs="Arial"/>
      <w:kern w:val="16"/>
      <w:sz w:val="24"/>
      <w:szCs w:val="24"/>
      <w:lang w:val="en-GB" w:eastAsia="de-DE"/>
    </w:rPr>
  </w:style>
  <w:style w:type="character" w:customStyle="1" w:styleId="MessageHeaderChar">
    <w:name w:val="Message Header Char"/>
    <w:basedOn w:val="DefaultParagraphFont"/>
    <w:link w:val="MessageHeader"/>
    <w:rsid w:val="00C21CEF"/>
    <w:rPr>
      <w:rFonts w:ascii="Arial" w:eastAsia="Times New Roman" w:hAnsi="Arial" w:cs="Arial"/>
      <w:kern w:val="16"/>
      <w:sz w:val="24"/>
      <w:szCs w:val="24"/>
      <w:shd w:val="pct20" w:color="auto" w:fill="auto"/>
      <w:lang w:val="en-GB" w:eastAsia="de-DE"/>
    </w:rPr>
  </w:style>
  <w:style w:type="paragraph" w:styleId="PlainText">
    <w:name w:val="Plain Text"/>
    <w:basedOn w:val="Normal"/>
    <w:link w:val="PlainTextChar"/>
    <w:rsid w:val="00C21CEF"/>
    <w:pPr>
      <w:spacing w:after="0" w:line="276" w:lineRule="auto"/>
      <w:jc w:val="both"/>
    </w:pPr>
    <w:rPr>
      <w:rFonts w:ascii="Courier New" w:eastAsia="Times New Roman" w:hAnsi="Courier New" w:cs="Courier New"/>
      <w:kern w:val="16"/>
      <w:sz w:val="20"/>
      <w:szCs w:val="20"/>
      <w:lang w:val="en-GB" w:eastAsia="de-DE"/>
    </w:rPr>
  </w:style>
  <w:style w:type="character" w:customStyle="1" w:styleId="PlainTextChar">
    <w:name w:val="Plain Text Char"/>
    <w:basedOn w:val="DefaultParagraphFont"/>
    <w:link w:val="PlainText"/>
    <w:rsid w:val="00C21CEF"/>
    <w:rPr>
      <w:rFonts w:ascii="Courier New" w:eastAsia="Times New Roman" w:hAnsi="Courier New" w:cs="Courier New"/>
      <w:kern w:val="16"/>
      <w:sz w:val="20"/>
      <w:szCs w:val="20"/>
      <w:lang w:val="en-GB" w:eastAsia="de-DE"/>
    </w:rPr>
  </w:style>
  <w:style w:type="paragraph" w:styleId="NormalWeb">
    <w:name w:val="Normal (Web)"/>
    <w:basedOn w:val="Normal"/>
    <w:uiPriority w:val="99"/>
    <w:rsid w:val="00C21CEF"/>
    <w:pPr>
      <w:spacing w:after="0" w:line="276" w:lineRule="auto"/>
      <w:jc w:val="both"/>
    </w:pPr>
    <w:rPr>
      <w:rFonts w:ascii="Times New Roman" w:eastAsia="Times New Roman" w:hAnsi="Times New Roman" w:cs="Times New Roman"/>
      <w:kern w:val="16"/>
      <w:sz w:val="24"/>
      <w:szCs w:val="24"/>
      <w:lang w:val="en-GB" w:eastAsia="de-DE"/>
    </w:rPr>
  </w:style>
  <w:style w:type="paragraph" w:styleId="NormalIndent">
    <w:name w:val="Normal Indent"/>
    <w:basedOn w:val="Normal"/>
    <w:rsid w:val="00C21CEF"/>
    <w:pPr>
      <w:spacing w:after="0" w:line="276" w:lineRule="auto"/>
      <w:ind w:left="708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BodyText3">
    <w:name w:val="Body Text 3"/>
    <w:basedOn w:val="Normal"/>
    <w:link w:val="BodyText3Char"/>
    <w:rsid w:val="00C21CEF"/>
    <w:pPr>
      <w:spacing w:after="120" w:line="276" w:lineRule="auto"/>
      <w:jc w:val="both"/>
    </w:pPr>
    <w:rPr>
      <w:rFonts w:ascii="Garamond" w:eastAsia="Times New Roman" w:hAnsi="Garamond" w:cs="Times New Roman"/>
      <w:kern w:val="16"/>
      <w:sz w:val="16"/>
      <w:szCs w:val="16"/>
      <w:lang w:val="en-GB" w:eastAsia="de-DE"/>
    </w:rPr>
  </w:style>
  <w:style w:type="character" w:customStyle="1" w:styleId="BodyText3Char">
    <w:name w:val="Body Text 3 Char"/>
    <w:basedOn w:val="DefaultParagraphFont"/>
    <w:link w:val="BodyText3"/>
    <w:rsid w:val="00C21CEF"/>
    <w:rPr>
      <w:rFonts w:ascii="Garamond" w:eastAsia="Times New Roman" w:hAnsi="Garamond" w:cs="Times New Roman"/>
      <w:kern w:val="16"/>
      <w:sz w:val="16"/>
      <w:szCs w:val="16"/>
      <w:lang w:val="en-GB" w:eastAsia="de-DE"/>
    </w:rPr>
  </w:style>
  <w:style w:type="paragraph" w:styleId="BodyTextIndent2">
    <w:name w:val="Body Text Indent 2"/>
    <w:basedOn w:val="Normal"/>
    <w:link w:val="BodyTextIndent2Char"/>
    <w:rsid w:val="00C21CEF"/>
    <w:pPr>
      <w:spacing w:after="120" w:line="480" w:lineRule="auto"/>
      <w:ind w:left="283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BodyTextIndent2Char">
    <w:name w:val="Body Text Indent 2 Char"/>
    <w:basedOn w:val="DefaultParagraphFont"/>
    <w:link w:val="BodyTextIndent2"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BodyTextIndent3">
    <w:name w:val="Body Text Indent 3"/>
    <w:basedOn w:val="Normal"/>
    <w:link w:val="BodyTextIndent3Char"/>
    <w:rsid w:val="00C21CEF"/>
    <w:pPr>
      <w:spacing w:after="120" w:line="276" w:lineRule="auto"/>
      <w:ind w:left="283"/>
      <w:jc w:val="both"/>
    </w:pPr>
    <w:rPr>
      <w:rFonts w:ascii="Garamond" w:eastAsia="Times New Roman" w:hAnsi="Garamond" w:cs="Times New Roman"/>
      <w:kern w:val="16"/>
      <w:sz w:val="16"/>
      <w:szCs w:val="16"/>
      <w:lang w:val="en-GB" w:eastAsia="de-DE"/>
    </w:rPr>
  </w:style>
  <w:style w:type="character" w:customStyle="1" w:styleId="BodyTextIndent3Char">
    <w:name w:val="Body Text Indent 3 Char"/>
    <w:basedOn w:val="DefaultParagraphFont"/>
    <w:link w:val="BodyTextIndent3"/>
    <w:rsid w:val="00C21CEF"/>
    <w:rPr>
      <w:rFonts w:ascii="Garamond" w:eastAsia="Times New Roman" w:hAnsi="Garamond" w:cs="Times New Roman"/>
      <w:kern w:val="16"/>
      <w:sz w:val="16"/>
      <w:szCs w:val="16"/>
      <w:lang w:val="en-GB" w:eastAsia="de-DE"/>
    </w:rPr>
  </w:style>
  <w:style w:type="paragraph" w:styleId="BodyTextFirstIndent">
    <w:name w:val="Body Text First Indent"/>
    <w:basedOn w:val="BodyText"/>
    <w:link w:val="BodyTextFirstIndentChar"/>
    <w:rsid w:val="00C21CEF"/>
    <w:pPr>
      <w:framePr w:hSpace="0" w:wrap="auto" w:vAnchor="margin" w:hAnchor="text" w:yAlign="inline"/>
      <w:overflowPunct/>
      <w:autoSpaceDE/>
      <w:autoSpaceDN/>
      <w:adjustRightInd/>
      <w:spacing w:after="120" w:line="360" w:lineRule="auto"/>
      <w:ind w:firstLine="210"/>
      <w:jc w:val="both"/>
      <w:textAlignment w:val="auto"/>
    </w:pPr>
    <w:rPr>
      <w:rFonts w:ascii="Garamond" w:hAnsi="Garamond"/>
      <w:kern w:val="16"/>
      <w:sz w:val="22"/>
      <w:szCs w:val="24"/>
    </w:rPr>
  </w:style>
  <w:style w:type="character" w:customStyle="1" w:styleId="BodyTextFirstIndentChar">
    <w:name w:val="Body Text First Indent Char"/>
    <w:basedOn w:val="BodyTextChar"/>
    <w:link w:val="BodyTextFirstIndent"/>
    <w:rsid w:val="00C21CEF"/>
    <w:rPr>
      <w:rFonts w:ascii="Garamond" w:eastAsia="Times New Roman" w:hAnsi="Garamond" w:cs="Times New Roman"/>
      <w:kern w:val="16"/>
      <w:sz w:val="32"/>
      <w:szCs w:val="24"/>
      <w:lang w:val="en-GB" w:eastAsia="de-DE"/>
    </w:rPr>
  </w:style>
  <w:style w:type="paragraph" w:styleId="BodyTextFirstIndent2">
    <w:name w:val="Body Text First Indent 2"/>
    <w:basedOn w:val="BodyTextIndent"/>
    <w:link w:val="BodyTextFirstIndent2Char"/>
    <w:rsid w:val="00C21CEF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Title">
    <w:name w:val="Title"/>
    <w:basedOn w:val="Normal"/>
    <w:link w:val="TitleChar"/>
    <w:qFormat/>
    <w:rsid w:val="00C21CEF"/>
    <w:pPr>
      <w:spacing w:before="240" w:after="60" w:line="276" w:lineRule="auto"/>
      <w:jc w:val="center"/>
      <w:outlineLvl w:val="0"/>
    </w:pPr>
    <w:rPr>
      <w:rFonts w:ascii="Arial" w:eastAsia="Times New Roman" w:hAnsi="Arial" w:cs="Arial"/>
      <w:b/>
      <w:bCs/>
      <w:kern w:val="28"/>
      <w:sz w:val="32"/>
      <w:szCs w:val="32"/>
      <w:lang w:val="en-GB" w:eastAsia="de-DE"/>
    </w:rPr>
  </w:style>
  <w:style w:type="character" w:customStyle="1" w:styleId="TitleChar">
    <w:name w:val="Title Char"/>
    <w:basedOn w:val="DefaultParagraphFont"/>
    <w:link w:val="Title"/>
    <w:rsid w:val="00C21CEF"/>
    <w:rPr>
      <w:rFonts w:ascii="Arial" w:eastAsia="Times New Roman" w:hAnsi="Arial" w:cs="Arial"/>
      <w:b/>
      <w:bCs/>
      <w:kern w:val="28"/>
      <w:sz w:val="32"/>
      <w:szCs w:val="32"/>
      <w:lang w:val="en-GB" w:eastAsia="de-DE"/>
    </w:rPr>
  </w:style>
  <w:style w:type="paragraph" w:styleId="EnvelopeReturn">
    <w:name w:val="envelope return"/>
    <w:basedOn w:val="Normal"/>
    <w:rsid w:val="00C21CEF"/>
    <w:pPr>
      <w:spacing w:after="0" w:line="276" w:lineRule="auto"/>
      <w:jc w:val="both"/>
    </w:pPr>
    <w:rPr>
      <w:rFonts w:ascii="Arial" w:eastAsia="Times New Roman" w:hAnsi="Arial" w:cs="Arial"/>
      <w:kern w:val="16"/>
      <w:sz w:val="20"/>
      <w:szCs w:val="20"/>
      <w:lang w:val="en-GB" w:eastAsia="de-DE"/>
    </w:rPr>
  </w:style>
  <w:style w:type="paragraph" w:styleId="EnvelopeAddress">
    <w:name w:val="envelope address"/>
    <w:basedOn w:val="Normal"/>
    <w:rsid w:val="00C21CEF"/>
    <w:pPr>
      <w:framePr w:w="4320" w:h="2160" w:hRule="exact" w:hSpace="141" w:wrap="auto" w:hAnchor="page" w:xAlign="center" w:yAlign="bottom"/>
      <w:spacing w:after="0" w:line="276" w:lineRule="auto"/>
      <w:ind w:left="1"/>
      <w:jc w:val="both"/>
    </w:pPr>
    <w:rPr>
      <w:rFonts w:ascii="Arial" w:eastAsia="Times New Roman" w:hAnsi="Arial" w:cs="Arial"/>
      <w:kern w:val="16"/>
      <w:sz w:val="24"/>
      <w:szCs w:val="24"/>
      <w:lang w:val="en-GB" w:eastAsia="de-DE"/>
    </w:rPr>
  </w:style>
  <w:style w:type="paragraph" w:styleId="Signature">
    <w:name w:val="Signature"/>
    <w:basedOn w:val="Normal"/>
    <w:link w:val="SignatureChar"/>
    <w:rsid w:val="00C21CEF"/>
    <w:pPr>
      <w:spacing w:after="0" w:line="276" w:lineRule="auto"/>
      <w:ind w:left="4252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customStyle="1" w:styleId="SignatureChar">
    <w:name w:val="Signature Char"/>
    <w:basedOn w:val="DefaultParagraphFont"/>
    <w:link w:val="Signature"/>
    <w:rsid w:val="00C21CEF"/>
    <w:rPr>
      <w:rFonts w:ascii="Garamond" w:eastAsia="Times New Roman" w:hAnsi="Garamond" w:cs="Times New Roman"/>
      <w:kern w:val="16"/>
      <w:szCs w:val="24"/>
      <w:lang w:val="en-GB" w:eastAsia="de-DE"/>
    </w:rPr>
  </w:style>
  <w:style w:type="paragraph" w:styleId="Subtitle">
    <w:name w:val="Subtitle"/>
    <w:basedOn w:val="Normal"/>
    <w:link w:val="SubtitleChar"/>
    <w:qFormat/>
    <w:rsid w:val="00C21CEF"/>
    <w:pPr>
      <w:spacing w:after="60" w:line="276" w:lineRule="auto"/>
      <w:jc w:val="center"/>
      <w:outlineLvl w:val="1"/>
    </w:pPr>
    <w:rPr>
      <w:rFonts w:ascii="Arial" w:eastAsia="Times New Roman" w:hAnsi="Arial" w:cs="Arial"/>
      <w:kern w:val="16"/>
      <w:sz w:val="24"/>
      <w:szCs w:val="24"/>
      <w:lang w:val="en-GB" w:eastAsia="de-DE"/>
    </w:rPr>
  </w:style>
  <w:style w:type="character" w:customStyle="1" w:styleId="SubtitleChar">
    <w:name w:val="Subtitle Char"/>
    <w:basedOn w:val="DefaultParagraphFont"/>
    <w:link w:val="Subtitle"/>
    <w:rsid w:val="00C21CEF"/>
    <w:rPr>
      <w:rFonts w:ascii="Arial" w:eastAsia="Times New Roman" w:hAnsi="Arial" w:cs="Arial"/>
      <w:kern w:val="16"/>
      <w:sz w:val="24"/>
      <w:szCs w:val="24"/>
      <w:lang w:val="en-GB" w:eastAsia="de-DE"/>
    </w:rPr>
  </w:style>
  <w:style w:type="character" w:customStyle="1" w:styleId="berschrift3Zchn">
    <w:name w:val="Überschrift 3 Zchn"/>
    <w:rsid w:val="00C21CEF"/>
    <w:rPr>
      <w:rFonts w:ascii="Arial" w:hAnsi="Arial"/>
      <w:b/>
      <w:kern w:val="28"/>
      <w:sz w:val="22"/>
      <w:szCs w:val="28"/>
      <w:lang w:val="de-DE" w:eastAsia="de-DE" w:bidi="ar-SA"/>
    </w:rPr>
  </w:style>
  <w:style w:type="paragraph" w:customStyle="1" w:styleId="Listenabsatz1">
    <w:name w:val="Listenabsatz1"/>
    <w:basedOn w:val="Normal"/>
    <w:uiPriority w:val="34"/>
    <w:qFormat/>
    <w:rsid w:val="00C21CEF"/>
    <w:pPr>
      <w:spacing w:after="0" w:line="276" w:lineRule="auto"/>
      <w:ind w:left="708"/>
      <w:jc w:val="both"/>
    </w:pPr>
    <w:rPr>
      <w:rFonts w:ascii="Garamond" w:eastAsia="Times New Roman" w:hAnsi="Garamond" w:cs="Times New Roman"/>
      <w:kern w:val="16"/>
      <w:szCs w:val="24"/>
      <w:lang w:val="en-GB" w:eastAsia="de-DE"/>
    </w:rPr>
  </w:style>
  <w:style w:type="character" w:styleId="Strong">
    <w:name w:val="Strong"/>
    <w:qFormat/>
    <w:rsid w:val="00C21CEF"/>
    <w:rPr>
      <w:b/>
      <w:bCs/>
    </w:rPr>
  </w:style>
  <w:style w:type="character" w:styleId="Emphasis">
    <w:name w:val="Emphasis"/>
    <w:uiPriority w:val="20"/>
    <w:qFormat/>
    <w:rsid w:val="00C21CEF"/>
    <w:rPr>
      <w:i/>
      <w:iCs/>
    </w:rPr>
  </w:style>
  <w:style w:type="character" w:customStyle="1" w:styleId="named-content">
    <w:name w:val="named-content"/>
    <w:rsid w:val="00C21CEF"/>
  </w:style>
  <w:style w:type="paragraph" w:styleId="ListParagraph">
    <w:name w:val="List Paragraph"/>
    <w:basedOn w:val="Normal"/>
    <w:uiPriority w:val="34"/>
    <w:qFormat/>
    <w:rsid w:val="00C21CEF"/>
    <w:pPr>
      <w:spacing w:after="200" w:line="276" w:lineRule="auto"/>
      <w:ind w:left="720"/>
      <w:contextualSpacing/>
    </w:pPr>
    <w:rPr>
      <w:rFonts w:ascii="Calibri" w:eastAsia="Calibri" w:hAnsi="Calibri" w:cs="Times New Roman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C21CEF"/>
    <w:pPr>
      <w:spacing w:after="0" w:line="276" w:lineRule="auto"/>
      <w:jc w:val="center"/>
    </w:pPr>
    <w:rPr>
      <w:rFonts w:ascii="Calibri Light" w:eastAsia="Times New Roman" w:hAnsi="Calibri Light" w:cs="Calibri Light"/>
      <w:noProof/>
      <w:kern w:val="16"/>
      <w:sz w:val="28"/>
      <w:szCs w:val="24"/>
      <w:lang w:eastAsia="de-DE"/>
    </w:rPr>
  </w:style>
  <w:style w:type="character" w:customStyle="1" w:styleId="EndNoteBibliographyTitleChar">
    <w:name w:val="EndNote Bibliography Title Char"/>
    <w:link w:val="EndNoteBibliographyTitle"/>
    <w:rsid w:val="00C21CEF"/>
    <w:rPr>
      <w:rFonts w:ascii="Calibri Light" w:eastAsia="Times New Roman" w:hAnsi="Calibri Light" w:cs="Calibri Light"/>
      <w:noProof/>
      <w:kern w:val="16"/>
      <w:sz w:val="28"/>
      <w:szCs w:val="24"/>
      <w:lang w:eastAsia="de-DE"/>
    </w:rPr>
  </w:style>
  <w:style w:type="paragraph" w:customStyle="1" w:styleId="EndNoteBibliography">
    <w:name w:val="EndNote Bibliography"/>
    <w:basedOn w:val="Normal"/>
    <w:link w:val="EndNoteBibliographyChar"/>
    <w:rsid w:val="00C21CEF"/>
    <w:pPr>
      <w:spacing w:after="0" w:line="240" w:lineRule="auto"/>
    </w:pPr>
    <w:rPr>
      <w:rFonts w:ascii="Calibri Light" w:eastAsia="Times New Roman" w:hAnsi="Calibri Light" w:cs="Calibri Light"/>
      <w:noProof/>
      <w:kern w:val="16"/>
      <w:sz w:val="28"/>
      <w:szCs w:val="24"/>
      <w:lang w:eastAsia="de-DE"/>
    </w:rPr>
  </w:style>
  <w:style w:type="character" w:customStyle="1" w:styleId="EndNoteBibliographyChar">
    <w:name w:val="EndNote Bibliography Char"/>
    <w:link w:val="EndNoteBibliography"/>
    <w:rsid w:val="00C21CEF"/>
    <w:rPr>
      <w:rFonts w:ascii="Calibri Light" w:eastAsia="Times New Roman" w:hAnsi="Calibri Light" w:cs="Calibri Light"/>
      <w:noProof/>
      <w:kern w:val="16"/>
      <w:sz w:val="28"/>
      <w:szCs w:val="24"/>
      <w:lang w:eastAsia="de-DE"/>
    </w:rPr>
  </w:style>
  <w:style w:type="character" w:customStyle="1" w:styleId="ccpeql52-web-10eacl">
    <w:name w:val="cc_peql52-web-10ea_cl"/>
    <w:rsid w:val="00C21CEF"/>
  </w:style>
  <w:style w:type="character" w:customStyle="1" w:styleId="citation">
    <w:name w:val="citation"/>
    <w:rsid w:val="00C21CEF"/>
  </w:style>
  <w:style w:type="character" w:customStyle="1" w:styleId="ref-title">
    <w:name w:val="ref-title"/>
    <w:rsid w:val="00C21CEF"/>
  </w:style>
  <w:style w:type="character" w:customStyle="1" w:styleId="institution">
    <w:name w:val="institution"/>
    <w:basedOn w:val="DefaultParagraphFont"/>
    <w:rsid w:val="000A7A02"/>
  </w:style>
  <w:style w:type="character" w:customStyle="1" w:styleId="addr-line">
    <w:name w:val="addr-line"/>
    <w:basedOn w:val="DefaultParagraphFont"/>
    <w:rsid w:val="000A7A02"/>
  </w:style>
  <w:style w:type="character" w:styleId="LineNumber">
    <w:name w:val="line number"/>
    <w:basedOn w:val="DefaultParagraphFont"/>
    <w:uiPriority w:val="99"/>
    <w:semiHidden/>
    <w:unhideWhenUsed/>
    <w:rsid w:val="00345AE0"/>
  </w:style>
  <w:style w:type="paragraph" w:styleId="NoSpacing">
    <w:name w:val="No Spacing"/>
    <w:uiPriority w:val="1"/>
    <w:qFormat/>
    <w:rsid w:val="00A64A19"/>
    <w:pPr>
      <w:spacing w:after="0" w:line="240" w:lineRule="auto"/>
    </w:pPr>
    <w:rPr>
      <w:rFonts w:ascii="Calibri" w:eastAsia="Calibri" w:hAnsi="Calibri" w:cs="Times"/>
      <w:lang w:val="en-US"/>
    </w:rPr>
  </w:style>
  <w:style w:type="paragraph" w:styleId="Revision">
    <w:name w:val="Revision"/>
    <w:hidden/>
    <w:uiPriority w:val="99"/>
    <w:semiHidden/>
    <w:rsid w:val="00380B17"/>
    <w:pPr>
      <w:spacing w:after="0" w:line="240" w:lineRule="auto"/>
    </w:pPr>
  </w:style>
  <w:style w:type="character" w:customStyle="1" w:styleId="highlight">
    <w:name w:val="highlight"/>
    <w:basedOn w:val="DefaultParagraphFont"/>
    <w:rsid w:val="00A17348"/>
  </w:style>
  <w:style w:type="character" w:styleId="UnresolvedMention">
    <w:name w:val="Unresolved Mention"/>
    <w:basedOn w:val="DefaultParagraphFont"/>
    <w:uiPriority w:val="99"/>
    <w:semiHidden/>
    <w:unhideWhenUsed/>
    <w:rsid w:val="00935812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4953CF"/>
    <w:rPr>
      <w:color w:val="808080"/>
    </w:rPr>
  </w:style>
  <w:style w:type="table" w:customStyle="1" w:styleId="TableGrid1">
    <w:name w:val="Table Grid1"/>
    <w:basedOn w:val="TableNormal"/>
    <w:next w:val="TableGrid"/>
    <w:uiPriority w:val="39"/>
    <w:rsid w:val="00894CE5"/>
    <w:pPr>
      <w:spacing w:after="0" w:line="240" w:lineRule="auto"/>
    </w:pPr>
    <w:rPr>
      <w:sz w:val="24"/>
      <w:szCs w:val="24"/>
      <w:lang w:val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894CE5"/>
    <w:pPr>
      <w:spacing w:after="0" w:line="240" w:lineRule="auto"/>
    </w:pPr>
    <w:rPr>
      <w:sz w:val="24"/>
      <w:szCs w:val="24"/>
      <w:lang w:val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894CE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500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1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80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71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722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79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164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99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06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10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00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579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61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777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508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841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485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12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8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91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741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516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86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382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4575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4497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754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2395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2D22551-0F6A-4FB2-859F-F3820552BD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250</Words>
  <Characters>7126</Characters>
  <Application>Microsoft Office Word</Application>
  <DocSecurity>0</DocSecurity>
  <Lines>59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Philipps-Universität Marburg</Company>
  <LinksUpToDate>false</LinksUpToDate>
  <CharactersWithSpaces>83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ra Jung</dc:creator>
  <cp:keywords/>
  <dc:description/>
  <cp:lastModifiedBy>Martin Rudolf Thanbichler</cp:lastModifiedBy>
  <cp:revision>4</cp:revision>
  <cp:lastPrinted>2021-09-15T17:43:00Z</cp:lastPrinted>
  <dcterms:created xsi:type="dcterms:W3CDTF">2026-02-05T14:44:00Z</dcterms:created>
  <dcterms:modified xsi:type="dcterms:W3CDTF">2026-03-10T19:37:00Z</dcterms:modified>
</cp:coreProperties>
</file>